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C5F05B1" w:rsidR="009F23C2" w:rsidRDefault="009F23C2" w:rsidP="009F23C2">
      <w:pPr>
        <w:pStyle w:val="Standard-zentriert"/>
      </w:pPr>
      <w:r>
        <w:t xml:space="preserve">vorgelegt am </w:t>
      </w:r>
      <w:r w:rsidR="00B907CC">
        <w:t>28</w:t>
      </w:r>
      <w:r>
        <w:t xml:space="preserve">. </w:t>
      </w:r>
      <w:r w:rsidR="0092678E">
        <w:t>Januar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7777777" w:rsidR="009F23C2" w:rsidRDefault="009F23C2" w:rsidP="009F23C2">
      <w:pPr>
        <w:pStyle w:val="Standard-zentriert"/>
      </w:pPr>
      <w:r>
        <w:t>Kurs [Kursbezeichnung]</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1450857C" w14:textId="77777777" w:rsidR="009F23C2" w:rsidRPr="009F23C2" w:rsidRDefault="009F23C2" w:rsidP="0073616F">
      <w:pPr>
        <w:pStyle w:val="Standard-zentriert"/>
      </w:pPr>
      <w:r>
        <w:t>[Vorname Nachname]</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9F23C2" w14:paraId="272B407E" w14:textId="77777777" w:rsidTr="009F23C2">
        <w:tc>
          <w:tcPr>
            <w:tcW w:w="4678" w:type="dxa"/>
          </w:tcPr>
          <w:p w14:paraId="701D9E17" w14:textId="77777777" w:rsidR="009F23C2" w:rsidRDefault="00C62B3C" w:rsidP="00C62B3C">
            <w:pPr>
              <w:pStyle w:val="Standard-zentriert"/>
              <w:jc w:val="both"/>
            </w:pPr>
            <w:r>
              <w:rPr>
                <w:rFonts w:cs="Arial"/>
              </w:rPr>
              <w:t xml:space="preserve">Betreuer in der </w:t>
            </w:r>
            <w:r w:rsidR="009F23C2">
              <w:t>Ausbildungsstätte:</w:t>
            </w:r>
          </w:p>
        </w:tc>
        <w:tc>
          <w:tcPr>
            <w:tcW w:w="4382" w:type="dxa"/>
          </w:tcPr>
          <w:p w14:paraId="3B46D377" w14:textId="77777777" w:rsidR="009F23C2" w:rsidRDefault="009F23C2" w:rsidP="009F23C2">
            <w:pPr>
              <w:pStyle w:val="Standard-zentriert"/>
              <w:jc w:val="left"/>
            </w:pPr>
            <w:r>
              <w:t>DHBW Stuttgart</w:t>
            </w:r>
            <w:r w:rsidR="006F17CB">
              <w:t>:</w:t>
            </w:r>
          </w:p>
        </w:tc>
      </w:tr>
      <w:tr w:rsidR="009F23C2" w14:paraId="083FBF8F" w14:textId="77777777" w:rsidTr="009F23C2">
        <w:tc>
          <w:tcPr>
            <w:tcW w:w="4678" w:type="dxa"/>
          </w:tcPr>
          <w:p w14:paraId="4155E775" w14:textId="77777777" w:rsidR="009F23C2" w:rsidRDefault="009F23C2" w:rsidP="009F23C2">
            <w:pPr>
              <w:pStyle w:val="Standard-zentriert"/>
              <w:jc w:val="left"/>
            </w:pPr>
            <w:r>
              <w:t>[Name des Unternehmens]</w:t>
            </w:r>
            <w:r>
              <w:br/>
              <w:t>[Titel, Vorname und Nachname d. Betreuers]</w:t>
            </w:r>
            <w:r>
              <w:br/>
              <w:t>[Funktion des Betreuers]</w:t>
            </w:r>
            <w:r w:rsidR="0073616F">
              <w:br/>
              <w:t>[</w:t>
            </w:r>
            <w:r w:rsidR="0073616F" w:rsidRPr="0073616F">
              <w:t>Unterschrift des Betreuers</w:t>
            </w:r>
            <w:r w:rsidR="0073616F">
              <w:t>]</w:t>
            </w:r>
          </w:p>
        </w:tc>
        <w:tc>
          <w:tcPr>
            <w:tcW w:w="4382" w:type="dxa"/>
          </w:tcPr>
          <w:p w14:paraId="179D4A80" w14:textId="77777777" w:rsidR="009F23C2" w:rsidRDefault="009F23C2" w:rsidP="009F23C2">
            <w:pPr>
              <w:pStyle w:val="Standard-zentriert"/>
              <w:jc w:val="left"/>
            </w:pPr>
            <w:r>
              <w:t>[Titel, Vorname und Nachname</w:t>
            </w:r>
            <w:r>
              <w:br/>
              <w:t xml:space="preserve">des </w:t>
            </w:r>
            <w:proofErr w:type="spellStart"/>
            <w:r>
              <w:t>wissenschaftl</w:t>
            </w:r>
            <w:proofErr w:type="spellEnd"/>
            <w:r>
              <w:t>. Betreuers/Prüfers]</w:t>
            </w:r>
          </w:p>
        </w:tc>
      </w:tr>
    </w:tbl>
    <w:p w14:paraId="10A48720"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2395C3D6" w14:textId="6FA67A09" w:rsidR="00202130" w:rsidRDefault="00D32438">
          <w:pPr>
            <w:pStyle w:val="Verzeichnis1"/>
            <w:tabs>
              <w:tab w:val="right" w:leader="dot" w:pos="9060"/>
            </w:tabs>
            <w:rPr>
              <w:rFonts w:asciiTheme="minorHAnsi" w:eastAsiaTheme="minorEastAsia" w:hAnsiTheme="minorHAnsi"/>
              <w:noProof/>
              <w:lang w:val="en-US" w:eastAsia="ja-JP"/>
            </w:rPr>
          </w:pPr>
          <w:r>
            <w:fldChar w:fldCharType="begin"/>
          </w:r>
          <w:r>
            <w:instrText xml:space="preserve"> TOC \o "1-3" \h \z \u </w:instrText>
          </w:r>
          <w:r>
            <w:fldChar w:fldCharType="separate"/>
          </w:r>
          <w:hyperlink w:anchor="_Toc53905181" w:history="1">
            <w:r w:rsidR="00202130" w:rsidRPr="0063143B">
              <w:rPr>
                <w:rStyle w:val="Hyperlink"/>
                <w:noProof/>
              </w:rPr>
              <w:t>Abkürzungsverzeichnis (bei Bedarf)</w:t>
            </w:r>
            <w:r w:rsidR="00202130">
              <w:rPr>
                <w:noProof/>
                <w:webHidden/>
              </w:rPr>
              <w:tab/>
            </w:r>
            <w:r w:rsidR="00202130">
              <w:rPr>
                <w:noProof/>
                <w:webHidden/>
              </w:rPr>
              <w:fldChar w:fldCharType="begin"/>
            </w:r>
            <w:r w:rsidR="00202130">
              <w:rPr>
                <w:noProof/>
                <w:webHidden/>
              </w:rPr>
              <w:instrText xml:space="preserve"> PAGEREF _Toc53905181 \h </w:instrText>
            </w:r>
            <w:r w:rsidR="00202130">
              <w:rPr>
                <w:noProof/>
                <w:webHidden/>
              </w:rPr>
            </w:r>
            <w:r w:rsidR="00202130">
              <w:rPr>
                <w:noProof/>
                <w:webHidden/>
              </w:rPr>
              <w:fldChar w:fldCharType="separate"/>
            </w:r>
            <w:r w:rsidR="00202130">
              <w:rPr>
                <w:noProof/>
                <w:webHidden/>
              </w:rPr>
              <w:t>III</w:t>
            </w:r>
            <w:r w:rsidR="00202130">
              <w:rPr>
                <w:noProof/>
                <w:webHidden/>
              </w:rPr>
              <w:fldChar w:fldCharType="end"/>
            </w:r>
          </w:hyperlink>
        </w:p>
        <w:p w14:paraId="4386BA57" w14:textId="3EC7D88A" w:rsidR="00202130" w:rsidRDefault="00202130">
          <w:pPr>
            <w:pStyle w:val="Verzeichnis1"/>
            <w:tabs>
              <w:tab w:val="right" w:leader="dot" w:pos="9060"/>
            </w:tabs>
            <w:rPr>
              <w:rFonts w:asciiTheme="minorHAnsi" w:eastAsiaTheme="minorEastAsia" w:hAnsiTheme="minorHAnsi"/>
              <w:noProof/>
              <w:lang w:val="en-US" w:eastAsia="ja-JP"/>
            </w:rPr>
          </w:pPr>
          <w:hyperlink w:anchor="_Toc53905182" w:history="1">
            <w:r w:rsidRPr="0063143B">
              <w:rPr>
                <w:rStyle w:val="Hyperlink"/>
                <w:noProof/>
              </w:rPr>
              <w:t>Abbildungsverzeichnis (bei Bedarf)</w:t>
            </w:r>
            <w:r>
              <w:rPr>
                <w:noProof/>
                <w:webHidden/>
              </w:rPr>
              <w:tab/>
            </w:r>
            <w:r>
              <w:rPr>
                <w:noProof/>
                <w:webHidden/>
              </w:rPr>
              <w:fldChar w:fldCharType="begin"/>
            </w:r>
            <w:r>
              <w:rPr>
                <w:noProof/>
                <w:webHidden/>
              </w:rPr>
              <w:instrText xml:space="preserve"> PAGEREF _Toc53905182 \h </w:instrText>
            </w:r>
            <w:r>
              <w:rPr>
                <w:noProof/>
                <w:webHidden/>
              </w:rPr>
            </w:r>
            <w:r>
              <w:rPr>
                <w:noProof/>
                <w:webHidden/>
              </w:rPr>
              <w:fldChar w:fldCharType="separate"/>
            </w:r>
            <w:r>
              <w:rPr>
                <w:noProof/>
                <w:webHidden/>
              </w:rPr>
              <w:t>IV</w:t>
            </w:r>
            <w:r>
              <w:rPr>
                <w:noProof/>
                <w:webHidden/>
              </w:rPr>
              <w:fldChar w:fldCharType="end"/>
            </w:r>
          </w:hyperlink>
        </w:p>
        <w:p w14:paraId="22A76E07" w14:textId="20271E09" w:rsidR="00202130" w:rsidRDefault="00202130">
          <w:pPr>
            <w:pStyle w:val="Verzeichnis1"/>
            <w:tabs>
              <w:tab w:val="left" w:pos="440"/>
              <w:tab w:val="right" w:leader="dot" w:pos="9060"/>
            </w:tabs>
            <w:rPr>
              <w:rFonts w:asciiTheme="minorHAnsi" w:eastAsiaTheme="minorEastAsia" w:hAnsiTheme="minorHAnsi"/>
              <w:noProof/>
              <w:lang w:val="en-US" w:eastAsia="ja-JP"/>
            </w:rPr>
          </w:pPr>
          <w:hyperlink w:anchor="_Toc53905183" w:history="1">
            <w:r w:rsidRPr="0063143B">
              <w:rPr>
                <w:rStyle w:val="Hyperlink"/>
                <w:noProof/>
              </w:rPr>
              <w:t>1</w:t>
            </w:r>
            <w:r>
              <w:rPr>
                <w:rFonts w:asciiTheme="minorHAnsi" w:eastAsiaTheme="minorEastAsia" w:hAnsiTheme="minorHAnsi"/>
                <w:noProof/>
                <w:lang w:val="en-US" w:eastAsia="ja-JP"/>
              </w:rPr>
              <w:tab/>
            </w:r>
            <w:r w:rsidRPr="0063143B">
              <w:rPr>
                <w:rStyle w:val="Hyperlink"/>
                <w:noProof/>
              </w:rPr>
              <w:t>Einleitung</w:t>
            </w:r>
            <w:r>
              <w:rPr>
                <w:noProof/>
                <w:webHidden/>
              </w:rPr>
              <w:tab/>
            </w:r>
            <w:r>
              <w:rPr>
                <w:noProof/>
                <w:webHidden/>
              </w:rPr>
              <w:fldChar w:fldCharType="begin"/>
            </w:r>
            <w:r>
              <w:rPr>
                <w:noProof/>
                <w:webHidden/>
              </w:rPr>
              <w:instrText xml:space="preserve"> PAGEREF _Toc53905183 \h </w:instrText>
            </w:r>
            <w:r>
              <w:rPr>
                <w:noProof/>
                <w:webHidden/>
              </w:rPr>
            </w:r>
            <w:r>
              <w:rPr>
                <w:noProof/>
                <w:webHidden/>
              </w:rPr>
              <w:fldChar w:fldCharType="separate"/>
            </w:r>
            <w:r>
              <w:rPr>
                <w:noProof/>
                <w:webHidden/>
              </w:rPr>
              <w:t>1</w:t>
            </w:r>
            <w:r>
              <w:rPr>
                <w:noProof/>
                <w:webHidden/>
              </w:rPr>
              <w:fldChar w:fldCharType="end"/>
            </w:r>
          </w:hyperlink>
        </w:p>
        <w:p w14:paraId="0C34D4E5" w14:textId="7068D043" w:rsidR="00202130" w:rsidRDefault="00202130">
          <w:pPr>
            <w:pStyle w:val="Verzeichnis2"/>
            <w:tabs>
              <w:tab w:val="left" w:pos="880"/>
              <w:tab w:val="right" w:leader="dot" w:pos="9060"/>
            </w:tabs>
            <w:rPr>
              <w:rFonts w:asciiTheme="minorHAnsi" w:eastAsiaTheme="minorEastAsia" w:hAnsiTheme="minorHAnsi"/>
              <w:noProof/>
              <w:lang w:val="en-US" w:eastAsia="ja-JP"/>
            </w:rPr>
          </w:pPr>
          <w:hyperlink w:anchor="_Toc53905184" w:history="1">
            <w:r w:rsidRPr="0063143B">
              <w:rPr>
                <w:rStyle w:val="Hyperlink"/>
                <w:noProof/>
              </w:rPr>
              <w:t>1.1</w:t>
            </w:r>
            <w:r>
              <w:rPr>
                <w:rFonts w:asciiTheme="minorHAnsi" w:eastAsiaTheme="minorEastAsia" w:hAnsiTheme="minorHAnsi"/>
                <w:noProof/>
                <w:lang w:val="en-US" w:eastAsia="ja-JP"/>
              </w:rPr>
              <w:tab/>
            </w:r>
            <w:r w:rsidRPr="0063143B">
              <w:rPr>
                <w:rStyle w:val="Hyperlink"/>
                <w:noProof/>
              </w:rPr>
              <w:t>Anforderungsanalyse</w:t>
            </w:r>
            <w:r>
              <w:rPr>
                <w:noProof/>
                <w:webHidden/>
              </w:rPr>
              <w:tab/>
            </w:r>
            <w:r>
              <w:rPr>
                <w:noProof/>
                <w:webHidden/>
              </w:rPr>
              <w:fldChar w:fldCharType="begin"/>
            </w:r>
            <w:r>
              <w:rPr>
                <w:noProof/>
                <w:webHidden/>
              </w:rPr>
              <w:instrText xml:space="preserve"> PAGEREF _Toc53905184 \h </w:instrText>
            </w:r>
            <w:r>
              <w:rPr>
                <w:noProof/>
                <w:webHidden/>
              </w:rPr>
            </w:r>
            <w:r>
              <w:rPr>
                <w:noProof/>
                <w:webHidden/>
              </w:rPr>
              <w:fldChar w:fldCharType="separate"/>
            </w:r>
            <w:r>
              <w:rPr>
                <w:noProof/>
                <w:webHidden/>
              </w:rPr>
              <w:t>2</w:t>
            </w:r>
            <w:r>
              <w:rPr>
                <w:noProof/>
                <w:webHidden/>
              </w:rPr>
              <w:fldChar w:fldCharType="end"/>
            </w:r>
          </w:hyperlink>
        </w:p>
        <w:p w14:paraId="61D7FA34" w14:textId="1931247A" w:rsidR="00202130" w:rsidRDefault="00202130">
          <w:pPr>
            <w:pStyle w:val="Verzeichnis2"/>
            <w:tabs>
              <w:tab w:val="left" w:pos="880"/>
              <w:tab w:val="right" w:leader="dot" w:pos="9060"/>
            </w:tabs>
            <w:rPr>
              <w:rFonts w:asciiTheme="minorHAnsi" w:eastAsiaTheme="minorEastAsia" w:hAnsiTheme="minorHAnsi"/>
              <w:noProof/>
              <w:lang w:val="en-US" w:eastAsia="ja-JP"/>
            </w:rPr>
          </w:pPr>
          <w:hyperlink w:anchor="_Toc53905185" w:history="1">
            <w:r w:rsidRPr="0063143B">
              <w:rPr>
                <w:rStyle w:val="Hyperlink"/>
                <w:noProof/>
              </w:rPr>
              <w:t>1.2</w:t>
            </w:r>
            <w:r>
              <w:rPr>
                <w:rFonts w:asciiTheme="minorHAnsi" w:eastAsiaTheme="minorEastAsia" w:hAnsiTheme="minorHAnsi"/>
                <w:noProof/>
                <w:lang w:val="en-US" w:eastAsia="ja-JP"/>
              </w:rPr>
              <w:tab/>
            </w:r>
            <w:r w:rsidRPr="0063143B">
              <w:rPr>
                <w:rStyle w:val="Hyperlink"/>
                <w:noProof/>
              </w:rPr>
              <w:t>Pflichtenheft</w:t>
            </w:r>
            <w:r>
              <w:rPr>
                <w:noProof/>
                <w:webHidden/>
              </w:rPr>
              <w:tab/>
            </w:r>
            <w:r>
              <w:rPr>
                <w:noProof/>
                <w:webHidden/>
              </w:rPr>
              <w:fldChar w:fldCharType="begin"/>
            </w:r>
            <w:r>
              <w:rPr>
                <w:noProof/>
                <w:webHidden/>
              </w:rPr>
              <w:instrText xml:space="preserve"> PAGEREF _Toc53905185 \h </w:instrText>
            </w:r>
            <w:r>
              <w:rPr>
                <w:noProof/>
                <w:webHidden/>
              </w:rPr>
            </w:r>
            <w:r>
              <w:rPr>
                <w:noProof/>
                <w:webHidden/>
              </w:rPr>
              <w:fldChar w:fldCharType="separate"/>
            </w:r>
            <w:r>
              <w:rPr>
                <w:noProof/>
                <w:webHidden/>
              </w:rPr>
              <w:t>3</w:t>
            </w:r>
            <w:r>
              <w:rPr>
                <w:noProof/>
                <w:webHidden/>
              </w:rPr>
              <w:fldChar w:fldCharType="end"/>
            </w:r>
          </w:hyperlink>
        </w:p>
        <w:p w14:paraId="35A692C1" w14:textId="1AC3CF67" w:rsidR="00202130" w:rsidRDefault="00202130">
          <w:pPr>
            <w:pStyle w:val="Verzeichnis1"/>
            <w:tabs>
              <w:tab w:val="left" w:pos="440"/>
              <w:tab w:val="right" w:leader="dot" w:pos="9060"/>
            </w:tabs>
            <w:rPr>
              <w:rFonts w:asciiTheme="minorHAnsi" w:eastAsiaTheme="minorEastAsia" w:hAnsiTheme="minorHAnsi"/>
              <w:noProof/>
              <w:lang w:val="en-US" w:eastAsia="ja-JP"/>
            </w:rPr>
          </w:pPr>
          <w:hyperlink w:anchor="_Toc53905186" w:history="1">
            <w:r w:rsidRPr="0063143B">
              <w:rPr>
                <w:rStyle w:val="Hyperlink"/>
                <w:noProof/>
              </w:rPr>
              <w:t>2</w:t>
            </w:r>
            <w:r>
              <w:rPr>
                <w:rFonts w:asciiTheme="minorHAnsi" w:eastAsiaTheme="minorEastAsia" w:hAnsiTheme="minorHAnsi"/>
                <w:noProof/>
                <w:lang w:val="en-US" w:eastAsia="ja-JP"/>
              </w:rPr>
              <w:tab/>
            </w:r>
            <w:r w:rsidRPr="0063143B">
              <w:rPr>
                <w:rStyle w:val="Hyperlink"/>
                <w:noProof/>
              </w:rPr>
              <w:t>Modelle</w:t>
            </w:r>
            <w:r>
              <w:rPr>
                <w:noProof/>
                <w:webHidden/>
              </w:rPr>
              <w:tab/>
            </w:r>
            <w:r>
              <w:rPr>
                <w:noProof/>
                <w:webHidden/>
              </w:rPr>
              <w:fldChar w:fldCharType="begin"/>
            </w:r>
            <w:r>
              <w:rPr>
                <w:noProof/>
                <w:webHidden/>
              </w:rPr>
              <w:instrText xml:space="preserve"> PAGEREF _Toc53905186 \h </w:instrText>
            </w:r>
            <w:r>
              <w:rPr>
                <w:noProof/>
                <w:webHidden/>
              </w:rPr>
            </w:r>
            <w:r>
              <w:rPr>
                <w:noProof/>
                <w:webHidden/>
              </w:rPr>
              <w:fldChar w:fldCharType="separate"/>
            </w:r>
            <w:r>
              <w:rPr>
                <w:noProof/>
                <w:webHidden/>
              </w:rPr>
              <w:t>4</w:t>
            </w:r>
            <w:r>
              <w:rPr>
                <w:noProof/>
                <w:webHidden/>
              </w:rPr>
              <w:fldChar w:fldCharType="end"/>
            </w:r>
          </w:hyperlink>
        </w:p>
        <w:p w14:paraId="5258C53D" w14:textId="7B5A5321" w:rsidR="00202130" w:rsidRDefault="00202130">
          <w:pPr>
            <w:pStyle w:val="Verzeichnis2"/>
            <w:tabs>
              <w:tab w:val="left" w:pos="880"/>
              <w:tab w:val="right" w:leader="dot" w:pos="9060"/>
            </w:tabs>
            <w:rPr>
              <w:rFonts w:asciiTheme="minorHAnsi" w:eastAsiaTheme="minorEastAsia" w:hAnsiTheme="minorHAnsi"/>
              <w:noProof/>
              <w:lang w:val="en-US" w:eastAsia="ja-JP"/>
            </w:rPr>
          </w:pPr>
          <w:hyperlink w:anchor="_Toc53905187" w:history="1">
            <w:r w:rsidRPr="0063143B">
              <w:rPr>
                <w:rStyle w:val="Hyperlink"/>
                <w:noProof/>
              </w:rPr>
              <w:t>2.1</w:t>
            </w:r>
            <w:r>
              <w:rPr>
                <w:rFonts w:asciiTheme="minorHAnsi" w:eastAsiaTheme="minorEastAsia" w:hAnsiTheme="minorHAnsi"/>
                <w:noProof/>
                <w:lang w:val="en-US" w:eastAsia="ja-JP"/>
              </w:rPr>
              <w:tab/>
            </w:r>
            <w:r w:rsidRPr="0063143B">
              <w:rPr>
                <w:rStyle w:val="Hyperlink"/>
                <w:noProof/>
              </w:rPr>
              <w:t>Phasenplan</w:t>
            </w:r>
            <w:r>
              <w:rPr>
                <w:noProof/>
                <w:webHidden/>
              </w:rPr>
              <w:tab/>
            </w:r>
            <w:r>
              <w:rPr>
                <w:noProof/>
                <w:webHidden/>
              </w:rPr>
              <w:fldChar w:fldCharType="begin"/>
            </w:r>
            <w:r>
              <w:rPr>
                <w:noProof/>
                <w:webHidden/>
              </w:rPr>
              <w:instrText xml:space="preserve"> PAGEREF _Toc53905187 \h </w:instrText>
            </w:r>
            <w:r>
              <w:rPr>
                <w:noProof/>
                <w:webHidden/>
              </w:rPr>
            </w:r>
            <w:r>
              <w:rPr>
                <w:noProof/>
                <w:webHidden/>
              </w:rPr>
              <w:fldChar w:fldCharType="separate"/>
            </w:r>
            <w:r>
              <w:rPr>
                <w:noProof/>
                <w:webHidden/>
              </w:rPr>
              <w:t>4</w:t>
            </w:r>
            <w:r>
              <w:rPr>
                <w:noProof/>
                <w:webHidden/>
              </w:rPr>
              <w:fldChar w:fldCharType="end"/>
            </w:r>
          </w:hyperlink>
        </w:p>
        <w:p w14:paraId="329387CF" w14:textId="1AC1E66A" w:rsidR="00202130" w:rsidRDefault="00202130">
          <w:pPr>
            <w:pStyle w:val="Verzeichnis2"/>
            <w:tabs>
              <w:tab w:val="left" w:pos="880"/>
              <w:tab w:val="right" w:leader="dot" w:pos="9060"/>
            </w:tabs>
            <w:rPr>
              <w:rFonts w:asciiTheme="minorHAnsi" w:eastAsiaTheme="minorEastAsia" w:hAnsiTheme="minorHAnsi"/>
              <w:noProof/>
              <w:lang w:val="en-US" w:eastAsia="ja-JP"/>
            </w:rPr>
          </w:pPr>
          <w:hyperlink w:anchor="_Toc53905188" w:history="1">
            <w:r w:rsidRPr="0063143B">
              <w:rPr>
                <w:rStyle w:val="Hyperlink"/>
                <w:noProof/>
              </w:rPr>
              <w:t>2.2</w:t>
            </w:r>
            <w:r>
              <w:rPr>
                <w:rFonts w:asciiTheme="minorHAnsi" w:eastAsiaTheme="minorEastAsia" w:hAnsiTheme="minorHAnsi"/>
                <w:noProof/>
                <w:lang w:val="en-US" w:eastAsia="ja-JP"/>
              </w:rPr>
              <w:tab/>
            </w:r>
            <w:r w:rsidRPr="0063143B">
              <w:rPr>
                <w:rStyle w:val="Hyperlink"/>
                <w:noProof/>
              </w:rPr>
              <w:t>Use-Case-Diagramm</w:t>
            </w:r>
            <w:r>
              <w:rPr>
                <w:noProof/>
                <w:webHidden/>
              </w:rPr>
              <w:tab/>
            </w:r>
            <w:r>
              <w:rPr>
                <w:noProof/>
                <w:webHidden/>
              </w:rPr>
              <w:fldChar w:fldCharType="begin"/>
            </w:r>
            <w:r>
              <w:rPr>
                <w:noProof/>
                <w:webHidden/>
              </w:rPr>
              <w:instrText xml:space="preserve"> PAGEREF _Toc53905188 \h </w:instrText>
            </w:r>
            <w:r>
              <w:rPr>
                <w:noProof/>
                <w:webHidden/>
              </w:rPr>
            </w:r>
            <w:r>
              <w:rPr>
                <w:noProof/>
                <w:webHidden/>
              </w:rPr>
              <w:fldChar w:fldCharType="separate"/>
            </w:r>
            <w:r>
              <w:rPr>
                <w:noProof/>
                <w:webHidden/>
              </w:rPr>
              <w:t>4</w:t>
            </w:r>
            <w:r>
              <w:rPr>
                <w:noProof/>
                <w:webHidden/>
              </w:rPr>
              <w:fldChar w:fldCharType="end"/>
            </w:r>
          </w:hyperlink>
        </w:p>
        <w:p w14:paraId="60CDD116" w14:textId="128FDB5F" w:rsidR="00202130" w:rsidRDefault="00202130">
          <w:pPr>
            <w:pStyle w:val="Verzeichnis2"/>
            <w:tabs>
              <w:tab w:val="left" w:pos="880"/>
              <w:tab w:val="right" w:leader="dot" w:pos="9060"/>
            </w:tabs>
            <w:rPr>
              <w:rFonts w:asciiTheme="minorHAnsi" w:eastAsiaTheme="minorEastAsia" w:hAnsiTheme="minorHAnsi"/>
              <w:noProof/>
              <w:lang w:val="en-US" w:eastAsia="ja-JP"/>
            </w:rPr>
          </w:pPr>
          <w:hyperlink w:anchor="_Toc53905189" w:history="1">
            <w:r w:rsidRPr="0063143B">
              <w:rPr>
                <w:rStyle w:val="Hyperlink"/>
                <w:noProof/>
                <w:lang w:val="en-US"/>
              </w:rPr>
              <w:t>2.3</w:t>
            </w:r>
            <w:r>
              <w:rPr>
                <w:rFonts w:asciiTheme="minorHAnsi" w:eastAsiaTheme="minorEastAsia" w:hAnsiTheme="minorHAnsi"/>
                <w:noProof/>
                <w:lang w:val="en-US" w:eastAsia="ja-JP"/>
              </w:rPr>
              <w:tab/>
            </w:r>
            <w:r w:rsidRPr="0063143B">
              <w:rPr>
                <w:rStyle w:val="Hyperlink"/>
                <w:noProof/>
                <w:lang w:val="en-US"/>
              </w:rPr>
              <w:t>Klassendiagramm</w:t>
            </w:r>
            <w:r>
              <w:rPr>
                <w:noProof/>
                <w:webHidden/>
              </w:rPr>
              <w:tab/>
            </w:r>
            <w:r>
              <w:rPr>
                <w:noProof/>
                <w:webHidden/>
              </w:rPr>
              <w:fldChar w:fldCharType="begin"/>
            </w:r>
            <w:r>
              <w:rPr>
                <w:noProof/>
                <w:webHidden/>
              </w:rPr>
              <w:instrText xml:space="preserve"> PAGEREF _Toc53905189 \h </w:instrText>
            </w:r>
            <w:r>
              <w:rPr>
                <w:noProof/>
                <w:webHidden/>
              </w:rPr>
            </w:r>
            <w:r>
              <w:rPr>
                <w:noProof/>
                <w:webHidden/>
              </w:rPr>
              <w:fldChar w:fldCharType="separate"/>
            </w:r>
            <w:r>
              <w:rPr>
                <w:noProof/>
                <w:webHidden/>
              </w:rPr>
              <w:t>7</w:t>
            </w:r>
            <w:r>
              <w:rPr>
                <w:noProof/>
                <w:webHidden/>
              </w:rPr>
              <w:fldChar w:fldCharType="end"/>
            </w:r>
          </w:hyperlink>
        </w:p>
        <w:p w14:paraId="52DB1E5F" w14:textId="78C45512" w:rsidR="00202130" w:rsidRDefault="00202130">
          <w:pPr>
            <w:pStyle w:val="Verzeichnis2"/>
            <w:tabs>
              <w:tab w:val="left" w:pos="880"/>
              <w:tab w:val="right" w:leader="dot" w:pos="9060"/>
            </w:tabs>
            <w:rPr>
              <w:rFonts w:asciiTheme="minorHAnsi" w:eastAsiaTheme="minorEastAsia" w:hAnsiTheme="minorHAnsi"/>
              <w:noProof/>
              <w:lang w:val="en-US" w:eastAsia="ja-JP"/>
            </w:rPr>
          </w:pPr>
          <w:hyperlink w:anchor="_Toc53905190" w:history="1">
            <w:r w:rsidRPr="0063143B">
              <w:rPr>
                <w:rStyle w:val="Hyperlink"/>
                <w:noProof/>
                <w:lang w:val="en-US"/>
              </w:rPr>
              <w:t>2.4</w:t>
            </w:r>
            <w:r>
              <w:rPr>
                <w:rFonts w:asciiTheme="minorHAnsi" w:eastAsiaTheme="minorEastAsia" w:hAnsiTheme="minorHAnsi"/>
                <w:noProof/>
                <w:lang w:val="en-US" w:eastAsia="ja-JP"/>
              </w:rPr>
              <w:tab/>
            </w:r>
            <w:r w:rsidRPr="0063143B">
              <w:rPr>
                <w:rStyle w:val="Hyperlink"/>
                <w:noProof/>
                <w:lang w:val="en-US"/>
              </w:rPr>
              <w:t>Entity-Relationship-Modelle</w:t>
            </w:r>
            <w:r>
              <w:rPr>
                <w:noProof/>
                <w:webHidden/>
              </w:rPr>
              <w:tab/>
            </w:r>
            <w:r>
              <w:rPr>
                <w:noProof/>
                <w:webHidden/>
              </w:rPr>
              <w:fldChar w:fldCharType="begin"/>
            </w:r>
            <w:r>
              <w:rPr>
                <w:noProof/>
                <w:webHidden/>
              </w:rPr>
              <w:instrText xml:space="preserve"> PAGEREF _Toc53905190 \h </w:instrText>
            </w:r>
            <w:r>
              <w:rPr>
                <w:noProof/>
                <w:webHidden/>
              </w:rPr>
            </w:r>
            <w:r>
              <w:rPr>
                <w:noProof/>
                <w:webHidden/>
              </w:rPr>
              <w:fldChar w:fldCharType="separate"/>
            </w:r>
            <w:r>
              <w:rPr>
                <w:noProof/>
                <w:webHidden/>
              </w:rPr>
              <w:t>9</w:t>
            </w:r>
            <w:r>
              <w:rPr>
                <w:noProof/>
                <w:webHidden/>
              </w:rPr>
              <w:fldChar w:fldCharType="end"/>
            </w:r>
          </w:hyperlink>
        </w:p>
        <w:p w14:paraId="3B28F323" w14:textId="596AB6FF" w:rsidR="00202130" w:rsidRDefault="00202130">
          <w:pPr>
            <w:pStyle w:val="Verzeichnis1"/>
            <w:tabs>
              <w:tab w:val="right" w:leader="dot" w:pos="9060"/>
            </w:tabs>
            <w:rPr>
              <w:rFonts w:asciiTheme="minorHAnsi" w:eastAsiaTheme="minorEastAsia" w:hAnsiTheme="minorHAnsi"/>
              <w:noProof/>
              <w:lang w:val="en-US" w:eastAsia="ja-JP"/>
            </w:rPr>
          </w:pPr>
          <w:hyperlink w:anchor="_Toc53905191" w:history="1">
            <w:r w:rsidRPr="0063143B">
              <w:rPr>
                <w:rStyle w:val="Hyperlink"/>
                <w:noProof/>
              </w:rPr>
              <w:t>Literaturverzeichnis</w:t>
            </w:r>
            <w:r>
              <w:rPr>
                <w:noProof/>
                <w:webHidden/>
              </w:rPr>
              <w:tab/>
            </w:r>
            <w:r>
              <w:rPr>
                <w:noProof/>
                <w:webHidden/>
              </w:rPr>
              <w:fldChar w:fldCharType="begin"/>
            </w:r>
            <w:r>
              <w:rPr>
                <w:noProof/>
                <w:webHidden/>
              </w:rPr>
              <w:instrText xml:space="preserve"> PAGEREF _Toc53905191 \h </w:instrText>
            </w:r>
            <w:r>
              <w:rPr>
                <w:noProof/>
                <w:webHidden/>
              </w:rPr>
            </w:r>
            <w:r>
              <w:rPr>
                <w:noProof/>
                <w:webHidden/>
              </w:rPr>
              <w:fldChar w:fldCharType="separate"/>
            </w:r>
            <w:r>
              <w:rPr>
                <w:noProof/>
                <w:webHidden/>
              </w:rPr>
              <w:t>12</w:t>
            </w:r>
            <w:r>
              <w:rPr>
                <w:noProof/>
                <w:webHidden/>
              </w:rPr>
              <w:fldChar w:fldCharType="end"/>
            </w:r>
          </w:hyperlink>
        </w:p>
        <w:p w14:paraId="390F5462" w14:textId="2D044A47" w:rsidR="00D32438" w:rsidRDefault="00D32438">
          <w:r>
            <w:rPr>
              <w:b/>
              <w:bCs/>
            </w:rPr>
            <w:fldChar w:fldCharType="end"/>
          </w:r>
        </w:p>
      </w:sdtContent>
    </w:sdt>
    <w:p w14:paraId="53E92093" w14:textId="1979A274" w:rsidR="008A1D3B" w:rsidRDefault="008A1D3B">
      <w:pPr>
        <w:spacing w:before="0" w:after="160" w:line="259" w:lineRule="auto"/>
      </w:pPr>
    </w:p>
    <w:p w14:paraId="31939B64" w14:textId="77777777" w:rsidR="008A1D3B" w:rsidRPr="004C1CF0" w:rsidRDefault="008A1D3B" w:rsidP="004C1CF0">
      <w:pPr>
        <w:pStyle w:val="berschrift1"/>
      </w:pPr>
      <w:bookmarkStart w:id="0" w:name="_Toc53905181"/>
      <w:r>
        <w:lastRenderedPageBreak/>
        <w:t>Abkürzungsverzeichnis (bei Bedarf)</w:t>
      </w:r>
      <w:bookmarkEnd w:id="0"/>
    </w:p>
    <w:p w14:paraId="06BD2C10" w14:textId="5FEAC70C" w:rsidR="004C1CF0" w:rsidRPr="00FF0346" w:rsidRDefault="00463C07" w:rsidP="004C1CF0">
      <w:pPr>
        <w:pStyle w:val="Standard-Abkrzungen"/>
      </w:pPr>
      <w:r w:rsidRPr="00FF0346">
        <w:t>CMS</w:t>
      </w:r>
      <w:r w:rsidR="004C1CF0" w:rsidRPr="00FF0346">
        <w:tab/>
        <w:t>=</w:t>
      </w:r>
      <w:r w:rsidR="004C1CF0" w:rsidRPr="00FF0346">
        <w:tab/>
      </w:r>
      <w:r w:rsidRPr="00FF0346">
        <w:t>Configuration Management System</w:t>
      </w:r>
    </w:p>
    <w:p w14:paraId="22502866" w14:textId="25F87C86" w:rsidR="004C1CF0" w:rsidRDefault="00463C07" w:rsidP="004C1CF0">
      <w:pPr>
        <w:pStyle w:val="Standard-Abkrzungen"/>
        <w:rPr>
          <w:lang w:val="en-US"/>
        </w:rPr>
      </w:pPr>
      <w:r>
        <w:rPr>
          <w:lang w:val="en-US"/>
        </w:rPr>
        <w:t>CI</w:t>
      </w:r>
      <w:r>
        <w:rPr>
          <w:lang w:val="en-US"/>
        </w:rPr>
        <w:tab/>
      </w:r>
      <w:r w:rsidR="004C1CF0" w:rsidRPr="00463C07">
        <w:rPr>
          <w:lang w:val="en-US"/>
        </w:rPr>
        <w:t>=</w:t>
      </w:r>
      <w:r w:rsidR="004C1CF0" w:rsidRPr="00463C07">
        <w:rPr>
          <w:lang w:val="en-US"/>
        </w:rPr>
        <w:tab/>
      </w:r>
      <w:r>
        <w:rPr>
          <w:lang w:val="en-US"/>
        </w:rPr>
        <w:t>Configuration Item</w:t>
      </w:r>
    </w:p>
    <w:p w14:paraId="48CDEF21" w14:textId="0FB4A688" w:rsidR="00C20C42" w:rsidRDefault="00C20C42" w:rsidP="004C1CF0">
      <w:pPr>
        <w:pStyle w:val="Standard-Abkrzungen"/>
        <w:rPr>
          <w:lang w:val="en-US"/>
        </w:rPr>
      </w:pPr>
      <w:r>
        <w:rPr>
          <w:lang w:val="en-US"/>
        </w:rPr>
        <w:t xml:space="preserve">ERM </w:t>
      </w:r>
      <w:r>
        <w:rPr>
          <w:lang w:val="en-US"/>
        </w:rPr>
        <w:tab/>
        <w:t>=</w:t>
      </w:r>
      <w:r>
        <w:rPr>
          <w:lang w:val="en-US"/>
        </w:rPr>
        <w:tab/>
        <w:t>Entity-Relationship-Modell</w:t>
      </w:r>
    </w:p>
    <w:p w14:paraId="65036730" w14:textId="0868FF45" w:rsidR="00463C07" w:rsidRPr="001A1566" w:rsidRDefault="00463C07" w:rsidP="00463C07">
      <w:pPr>
        <w:pStyle w:val="Standard-Abkrzungen"/>
      </w:pPr>
      <w:r w:rsidRPr="001A1566">
        <w:t>ITIL</w:t>
      </w:r>
      <w:r w:rsidRPr="001A1566">
        <w:tab/>
        <w:t>=</w:t>
      </w:r>
      <w:r w:rsidRPr="001A1566">
        <w:tab/>
        <w:t>Information Technology Infrastructure Library</w:t>
      </w:r>
    </w:p>
    <w:p w14:paraId="782A8893" w14:textId="2FB74C57" w:rsidR="008A1D3B" w:rsidRPr="001A1566" w:rsidRDefault="008A1D3B" w:rsidP="00463C07">
      <w:pPr>
        <w:pStyle w:val="Standard-Abkrzungen"/>
      </w:pPr>
      <w:r w:rsidRPr="001A1566">
        <w:br w:type="page"/>
      </w:r>
    </w:p>
    <w:p w14:paraId="12C66019" w14:textId="77777777" w:rsidR="008A1D3B" w:rsidRDefault="008A1D3B" w:rsidP="00702FA8">
      <w:pPr>
        <w:pStyle w:val="berschrift1"/>
      </w:pPr>
      <w:bookmarkStart w:id="1" w:name="_Toc53905182"/>
      <w:r>
        <w:lastRenderedPageBreak/>
        <w:t>Abbildungsverzeichnis (bei Bedarf)</w:t>
      </w:r>
      <w:bookmarkEnd w:id="1"/>
    </w:p>
    <w:p w14:paraId="5B60ED43" w14:textId="257A06F1" w:rsidR="00822227" w:rsidRDefault="00D35837">
      <w:pPr>
        <w:pStyle w:val="Abbildungsverzeichnis"/>
        <w:tabs>
          <w:tab w:val="right" w:leader="dot" w:pos="9060"/>
        </w:tabs>
        <w:rPr>
          <w:rFonts w:asciiTheme="minorHAnsi" w:eastAsiaTheme="minorEastAsia" w:hAnsiTheme="minorHAnsi"/>
          <w:noProof/>
          <w:lang w:val="en-US" w:eastAsia="ja-JP"/>
        </w:rPr>
      </w:pPr>
      <w:r>
        <w:fldChar w:fldCharType="begin"/>
      </w:r>
      <w:r>
        <w:instrText xml:space="preserve"> TOC \h \z \c "Abb." </w:instrText>
      </w:r>
      <w:r>
        <w:fldChar w:fldCharType="separate"/>
      </w:r>
      <w:hyperlink w:anchor="_Toc53904840" w:history="1">
        <w:r w:rsidR="00822227" w:rsidRPr="00925075">
          <w:rPr>
            <w:rStyle w:val="Hyperlink"/>
            <w:noProof/>
          </w:rPr>
          <w:t>Abb. 1: Phasenplan</w:t>
        </w:r>
        <w:r w:rsidR="00822227">
          <w:rPr>
            <w:noProof/>
            <w:webHidden/>
          </w:rPr>
          <w:tab/>
        </w:r>
        <w:r w:rsidR="00822227">
          <w:rPr>
            <w:noProof/>
            <w:webHidden/>
          </w:rPr>
          <w:fldChar w:fldCharType="begin"/>
        </w:r>
        <w:r w:rsidR="00822227">
          <w:rPr>
            <w:noProof/>
            <w:webHidden/>
          </w:rPr>
          <w:instrText xml:space="preserve"> PAGEREF _Toc53904840 \h </w:instrText>
        </w:r>
        <w:r w:rsidR="00822227">
          <w:rPr>
            <w:noProof/>
            <w:webHidden/>
          </w:rPr>
        </w:r>
        <w:r w:rsidR="00822227">
          <w:rPr>
            <w:noProof/>
            <w:webHidden/>
          </w:rPr>
          <w:fldChar w:fldCharType="separate"/>
        </w:r>
        <w:r w:rsidR="00822227">
          <w:rPr>
            <w:noProof/>
            <w:webHidden/>
          </w:rPr>
          <w:t>4</w:t>
        </w:r>
        <w:r w:rsidR="00822227">
          <w:rPr>
            <w:noProof/>
            <w:webHidden/>
          </w:rPr>
          <w:fldChar w:fldCharType="end"/>
        </w:r>
      </w:hyperlink>
    </w:p>
    <w:p w14:paraId="307AFD2E" w14:textId="2BEB8A00" w:rsidR="00822227" w:rsidRDefault="00822227">
      <w:pPr>
        <w:pStyle w:val="Abbildungsverzeichnis"/>
        <w:tabs>
          <w:tab w:val="right" w:leader="dot" w:pos="9060"/>
        </w:tabs>
        <w:rPr>
          <w:rFonts w:asciiTheme="minorHAnsi" w:eastAsiaTheme="minorEastAsia" w:hAnsiTheme="minorHAnsi"/>
          <w:noProof/>
          <w:lang w:val="en-US" w:eastAsia="ja-JP"/>
        </w:rPr>
      </w:pPr>
      <w:hyperlink w:anchor="_Toc53904841" w:history="1">
        <w:r w:rsidRPr="00925075">
          <w:rPr>
            <w:rStyle w:val="Hyperlink"/>
            <w:noProof/>
          </w:rPr>
          <w:t>Abb. 2: Use-Case-Diagramm CMS</w:t>
        </w:r>
        <w:r>
          <w:rPr>
            <w:noProof/>
            <w:webHidden/>
          </w:rPr>
          <w:tab/>
        </w:r>
        <w:r>
          <w:rPr>
            <w:noProof/>
            <w:webHidden/>
          </w:rPr>
          <w:fldChar w:fldCharType="begin"/>
        </w:r>
        <w:r>
          <w:rPr>
            <w:noProof/>
            <w:webHidden/>
          </w:rPr>
          <w:instrText xml:space="preserve"> PAGEREF _Toc53904841 \h </w:instrText>
        </w:r>
        <w:r>
          <w:rPr>
            <w:noProof/>
            <w:webHidden/>
          </w:rPr>
        </w:r>
        <w:r>
          <w:rPr>
            <w:noProof/>
            <w:webHidden/>
          </w:rPr>
          <w:fldChar w:fldCharType="separate"/>
        </w:r>
        <w:r>
          <w:rPr>
            <w:noProof/>
            <w:webHidden/>
          </w:rPr>
          <w:t>5</w:t>
        </w:r>
        <w:r>
          <w:rPr>
            <w:noProof/>
            <w:webHidden/>
          </w:rPr>
          <w:fldChar w:fldCharType="end"/>
        </w:r>
      </w:hyperlink>
    </w:p>
    <w:p w14:paraId="794F9F61" w14:textId="2FECF753" w:rsidR="00822227" w:rsidRDefault="00822227">
      <w:pPr>
        <w:pStyle w:val="Abbildungsverzeichnis"/>
        <w:tabs>
          <w:tab w:val="right" w:leader="dot" w:pos="9060"/>
        </w:tabs>
        <w:rPr>
          <w:rFonts w:asciiTheme="minorHAnsi" w:eastAsiaTheme="minorEastAsia" w:hAnsiTheme="minorHAnsi"/>
          <w:noProof/>
          <w:lang w:val="en-US" w:eastAsia="ja-JP"/>
        </w:rPr>
      </w:pPr>
      <w:hyperlink w:anchor="_Toc53904842" w:history="1">
        <w:r w:rsidRPr="00925075">
          <w:rPr>
            <w:rStyle w:val="Hyperlink"/>
            <w:noProof/>
          </w:rPr>
          <w:t>Abb. 3: Klassendiagramm CMS</w:t>
        </w:r>
        <w:r>
          <w:rPr>
            <w:noProof/>
            <w:webHidden/>
          </w:rPr>
          <w:tab/>
        </w:r>
        <w:r>
          <w:rPr>
            <w:noProof/>
            <w:webHidden/>
          </w:rPr>
          <w:fldChar w:fldCharType="begin"/>
        </w:r>
        <w:r>
          <w:rPr>
            <w:noProof/>
            <w:webHidden/>
          </w:rPr>
          <w:instrText xml:space="preserve"> PAGEREF _Toc53904842 \h </w:instrText>
        </w:r>
        <w:r>
          <w:rPr>
            <w:noProof/>
            <w:webHidden/>
          </w:rPr>
        </w:r>
        <w:r>
          <w:rPr>
            <w:noProof/>
            <w:webHidden/>
          </w:rPr>
          <w:fldChar w:fldCharType="separate"/>
        </w:r>
        <w:r>
          <w:rPr>
            <w:noProof/>
            <w:webHidden/>
          </w:rPr>
          <w:t>8</w:t>
        </w:r>
        <w:r>
          <w:rPr>
            <w:noProof/>
            <w:webHidden/>
          </w:rPr>
          <w:fldChar w:fldCharType="end"/>
        </w:r>
      </w:hyperlink>
    </w:p>
    <w:p w14:paraId="7EA24BFD" w14:textId="7568B836" w:rsidR="00822227" w:rsidRDefault="00822227">
      <w:pPr>
        <w:pStyle w:val="Abbildungsverzeichnis"/>
        <w:tabs>
          <w:tab w:val="right" w:leader="dot" w:pos="9060"/>
        </w:tabs>
        <w:rPr>
          <w:rFonts w:asciiTheme="minorHAnsi" w:eastAsiaTheme="minorEastAsia" w:hAnsiTheme="minorHAnsi"/>
          <w:noProof/>
          <w:lang w:val="en-US" w:eastAsia="ja-JP"/>
        </w:rPr>
      </w:pPr>
      <w:hyperlink w:anchor="_Toc53904843" w:history="1">
        <w:r w:rsidRPr="00925075">
          <w:rPr>
            <w:rStyle w:val="Hyperlink"/>
            <w:noProof/>
          </w:rPr>
          <w:t>Abb. 4: Berechtigungsdatenbank-ERM</w:t>
        </w:r>
        <w:r>
          <w:rPr>
            <w:noProof/>
            <w:webHidden/>
          </w:rPr>
          <w:tab/>
        </w:r>
        <w:r>
          <w:rPr>
            <w:noProof/>
            <w:webHidden/>
          </w:rPr>
          <w:fldChar w:fldCharType="begin"/>
        </w:r>
        <w:r>
          <w:rPr>
            <w:noProof/>
            <w:webHidden/>
          </w:rPr>
          <w:instrText xml:space="preserve"> PAGEREF _Toc53904843 \h </w:instrText>
        </w:r>
        <w:r>
          <w:rPr>
            <w:noProof/>
            <w:webHidden/>
          </w:rPr>
        </w:r>
        <w:r>
          <w:rPr>
            <w:noProof/>
            <w:webHidden/>
          </w:rPr>
          <w:fldChar w:fldCharType="separate"/>
        </w:r>
        <w:r>
          <w:rPr>
            <w:noProof/>
            <w:webHidden/>
          </w:rPr>
          <w:t>10</w:t>
        </w:r>
        <w:r>
          <w:rPr>
            <w:noProof/>
            <w:webHidden/>
          </w:rPr>
          <w:fldChar w:fldCharType="end"/>
        </w:r>
      </w:hyperlink>
    </w:p>
    <w:p w14:paraId="334A1D93" w14:textId="4FA978ED" w:rsidR="00822227" w:rsidRDefault="00822227">
      <w:pPr>
        <w:pStyle w:val="Abbildungsverzeichnis"/>
        <w:tabs>
          <w:tab w:val="right" w:leader="dot" w:pos="9060"/>
        </w:tabs>
        <w:rPr>
          <w:rFonts w:asciiTheme="minorHAnsi" w:eastAsiaTheme="minorEastAsia" w:hAnsiTheme="minorHAnsi"/>
          <w:noProof/>
          <w:lang w:val="en-US" w:eastAsia="ja-JP"/>
        </w:rPr>
      </w:pPr>
      <w:hyperlink w:anchor="_Toc53904844" w:history="1">
        <w:r w:rsidRPr="00925075">
          <w:rPr>
            <w:rStyle w:val="Hyperlink"/>
            <w:noProof/>
          </w:rPr>
          <w:t>Abb. 5: CI-Datenbank-ERM</w:t>
        </w:r>
        <w:r>
          <w:rPr>
            <w:noProof/>
            <w:webHidden/>
          </w:rPr>
          <w:tab/>
        </w:r>
        <w:r>
          <w:rPr>
            <w:noProof/>
            <w:webHidden/>
          </w:rPr>
          <w:fldChar w:fldCharType="begin"/>
        </w:r>
        <w:r>
          <w:rPr>
            <w:noProof/>
            <w:webHidden/>
          </w:rPr>
          <w:instrText xml:space="preserve"> PAGEREF _Toc53904844 \h </w:instrText>
        </w:r>
        <w:r>
          <w:rPr>
            <w:noProof/>
            <w:webHidden/>
          </w:rPr>
        </w:r>
        <w:r>
          <w:rPr>
            <w:noProof/>
            <w:webHidden/>
          </w:rPr>
          <w:fldChar w:fldCharType="separate"/>
        </w:r>
        <w:r>
          <w:rPr>
            <w:noProof/>
            <w:webHidden/>
          </w:rPr>
          <w:t>10</w:t>
        </w:r>
        <w:r>
          <w:rPr>
            <w:noProof/>
            <w:webHidden/>
          </w:rPr>
          <w:fldChar w:fldCharType="end"/>
        </w:r>
      </w:hyperlink>
    </w:p>
    <w:p w14:paraId="34BCFD35" w14:textId="3D5D6333" w:rsidR="008A1D3B" w:rsidRDefault="00D35837">
      <w:pPr>
        <w:spacing w:before="0" w:after="160" w:line="259" w:lineRule="auto"/>
      </w:pPr>
      <w:r>
        <w:fldChar w:fldCharType="end"/>
      </w:r>
      <w:r w:rsidR="008A1D3B">
        <w:br w:type="page"/>
      </w:r>
    </w:p>
    <w:p w14:paraId="35A17E69" w14:textId="630BDED3" w:rsidR="00981004" w:rsidRDefault="00981004" w:rsidP="00822227">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2163C772" w:rsidR="00FE6D65" w:rsidRDefault="00FE6D65" w:rsidP="007F6A8B">
      <w:pPr>
        <w:pStyle w:val="berschrift1-numeriert"/>
      </w:pPr>
      <w:bookmarkStart w:id="2" w:name="_Toc53905183"/>
      <w:r>
        <w:lastRenderedPageBreak/>
        <w:t>Einleitung</w:t>
      </w:r>
      <w:bookmarkEnd w:id="2"/>
    </w:p>
    <w:p w14:paraId="72B12444" w14:textId="77777777" w:rsidR="00C57FDF" w:rsidRDefault="00063D9E" w:rsidP="009109D9">
      <w:pPr>
        <w:pStyle w:val="Listenfortsetzung"/>
        <w:ind w:left="0"/>
      </w:pPr>
      <w:r>
        <w:t xml:space="preserve">Durch die </w:t>
      </w:r>
      <w:r w:rsidRPr="00063D9E">
        <w:t>Information Technology Infrastructure Library</w:t>
      </w:r>
      <w:r>
        <w:t xml:space="preserve"> (ITIL), welche als eines der meist genutzten Frameworks für das IT</w:t>
      </w:r>
      <w:r w:rsidR="00593665">
        <w:t xml:space="preserve"> </w:t>
      </w:r>
      <w:r>
        <w:t>Service Management gilt,</w:t>
      </w:r>
      <w:r>
        <w:rPr>
          <w:rStyle w:val="Funotenzeichen"/>
        </w:rPr>
        <w:footnoteReference w:id="1"/>
      </w:r>
      <w:r>
        <w:t xml:space="preserve"> werden verschiedene </w:t>
      </w:r>
      <w:r w:rsidR="00593665">
        <w:t>Konzepte und Leitlinien zur praktischen Handhabung des IT Service Managements zur Verfügung gestellt.</w:t>
      </w:r>
      <w:r w:rsidR="00593665">
        <w:rPr>
          <w:rStyle w:val="Funotenzeichen"/>
        </w:rPr>
        <w:footnoteReference w:id="2"/>
      </w:r>
      <w:r w:rsidR="00593665">
        <w:t xml:space="preserve"> Ein</w:t>
      </w:r>
      <w:r w:rsidR="00127658">
        <w:t>er der</w:t>
      </w:r>
      <w:r w:rsidR="008E689F">
        <w:t xml:space="preserve"> in ITIL beschriebener Prozess</w:t>
      </w:r>
      <w:r w:rsidR="00127658">
        <w:t>e</w:t>
      </w:r>
      <w:r w:rsidR="008E689F">
        <w:t xml:space="preserve"> stellt hierbei das Configuration Management dar</w:t>
      </w:r>
      <w:r w:rsidR="00127658">
        <w:t>.</w:t>
      </w:r>
    </w:p>
    <w:p w14:paraId="4C245A16" w14:textId="28C7DBDE" w:rsidR="00593665" w:rsidRDefault="00127658" w:rsidP="009109D9">
      <w:pPr>
        <w:pStyle w:val="Listenfortsetzung"/>
        <w:ind w:left="0"/>
      </w:pPr>
      <w:r>
        <w:t>Das Configuration Management</w:t>
      </w:r>
      <w:r w:rsidR="009C3742">
        <w:t xml:space="preserve"> dient der Handhabung von IT</w:t>
      </w:r>
      <w:r w:rsidR="00184416">
        <w:t>-</w:t>
      </w:r>
      <w:r w:rsidR="00765850">
        <w:t>Komponenten</w:t>
      </w:r>
      <w:r w:rsidR="009C3742">
        <w:t>, wobei sichergestellt werden</w:t>
      </w:r>
      <w:r w:rsidR="00202130">
        <w:t xml:space="preserve"> soll</w:t>
      </w:r>
      <w:r w:rsidR="009C3742">
        <w:t>, dass die Assets ordentlich kontrolliert werden und dass korrekte Informationen über die</w:t>
      </w:r>
      <w:r w:rsidR="00FF0346">
        <w:t xml:space="preserve">se </w:t>
      </w:r>
      <w:r w:rsidR="009C3742">
        <w:t>verfügbar sind.</w:t>
      </w:r>
      <w:r w:rsidR="00DC5BDF">
        <w:rPr>
          <w:rStyle w:val="Funotenzeichen"/>
        </w:rPr>
        <w:footnoteReference w:id="3"/>
      </w:r>
      <w:r w:rsidR="009C3742">
        <w:t xml:space="preserve"> </w:t>
      </w:r>
      <w:r w:rsidR="00680467">
        <w:t xml:space="preserve">Das </w:t>
      </w:r>
      <w:r w:rsidR="00680467" w:rsidRPr="00680467">
        <w:t>Zie</w:t>
      </w:r>
      <w:r w:rsidR="00680467">
        <w:t>l ist somit die</w:t>
      </w:r>
      <w:r w:rsidR="00680467" w:rsidRPr="00680467">
        <w:t xml:space="preserve"> Bereitstellung einer zentralen Informationsquelle über alle IT-Komponenten</w:t>
      </w:r>
      <w:r w:rsidR="00202130">
        <w:t xml:space="preserve">, </w:t>
      </w:r>
      <w:r w:rsidR="00680467" w:rsidRPr="00680467">
        <w:t>Ressourcen und deren Abhängigkeiten untereinander</w:t>
      </w:r>
      <w:r w:rsidR="00680467">
        <w:t xml:space="preserve">. </w:t>
      </w:r>
      <w:r w:rsidR="009C3742">
        <w:t xml:space="preserve">Hierfür werden </w:t>
      </w:r>
      <w:r w:rsidR="00184416">
        <w:t>Informationen</w:t>
      </w:r>
      <w:r w:rsidR="00C24985">
        <w:t xml:space="preserve"> vor allem</w:t>
      </w:r>
      <w:r w:rsidR="00184416">
        <w:t xml:space="preserve"> über die Konfiguration der Assets und die Beziehung zwischen den einzelnen Assets </w:t>
      </w:r>
      <w:r w:rsidR="009C3742">
        <w:t>in einem Configuration Manageme</w:t>
      </w:r>
      <w:r w:rsidR="00184416">
        <w:t>nt System (CMS) dokumentiert</w:t>
      </w:r>
      <w:r w:rsidR="00F150A2">
        <w:t xml:space="preserve"> und in einer dazugehörigen Configuration Management Database abgespeichert</w:t>
      </w:r>
      <w:r w:rsidR="00184416">
        <w:t>.</w:t>
      </w:r>
      <w:r w:rsidR="00231E01">
        <w:t xml:space="preserve"> Die</w:t>
      </w:r>
      <w:r w:rsidR="00AB1DA8">
        <w:t xml:space="preserve"> einzelnen Assets</w:t>
      </w:r>
      <w:r w:rsidR="00231E01">
        <w:t xml:space="preserve"> </w:t>
      </w:r>
      <w:r w:rsidR="00F150A2">
        <w:t xml:space="preserve">und deren Konfigurationsdetails </w:t>
      </w:r>
      <w:r w:rsidR="00231E01">
        <w:t>werden</w:t>
      </w:r>
      <w:r w:rsidR="00F150A2">
        <w:t xml:space="preserve"> hierbei</w:t>
      </w:r>
      <w:r w:rsidR="00231E01">
        <w:t xml:space="preserve"> anhand </w:t>
      </w:r>
      <w:r w:rsidR="00AB1DA8">
        <w:t>von</w:t>
      </w:r>
      <w:r w:rsidR="00231E01">
        <w:t xml:space="preserve"> Configuration Records festgehalten</w:t>
      </w:r>
      <w:r w:rsidR="001E0D8A">
        <w:t>.</w:t>
      </w:r>
      <w:r w:rsidR="00184416" w:rsidRPr="00184416">
        <w:rPr>
          <w:rStyle w:val="Funotenzeichen"/>
        </w:rPr>
        <w:footnoteReference w:id="4"/>
      </w:r>
    </w:p>
    <w:p w14:paraId="7231426E" w14:textId="164A9F41" w:rsidR="004B0CCD" w:rsidRDefault="004B0CCD" w:rsidP="004B0CCD">
      <w:pPr>
        <w:pStyle w:val="Listenfortsetzung"/>
        <w:ind w:left="0"/>
      </w:pPr>
      <w:r>
        <w:t xml:space="preserve">Die einzelnen Assets oder Komponenten werden als Configuration Item (CI) bezeichnet. Die </w:t>
      </w:r>
      <w:r w:rsidR="00AB1DA8">
        <w:t>unterschiedlichen</w:t>
      </w:r>
      <w:r>
        <w:t xml:space="preserve"> CIs können hierbei stark in Komplexität, Größe und Art </w:t>
      </w:r>
      <w:r w:rsidR="00AB1DA8">
        <w:t>variieren</w:t>
      </w:r>
      <w:r>
        <w:t>. So kann ein CI ein komplettes System inklusive aller Hardware</w:t>
      </w:r>
      <w:r w:rsidR="00AB1DA8">
        <w:t>,</w:t>
      </w:r>
      <w:r>
        <w:t xml:space="preserve"> Software</w:t>
      </w:r>
      <w:r w:rsidR="00AB1DA8">
        <w:t xml:space="preserve"> und Dokumentationen</w:t>
      </w:r>
      <w:r>
        <w:t xml:space="preserve"> oder auch nur ein</w:t>
      </w:r>
      <w:r w:rsidR="0001019A">
        <w:t>e</w:t>
      </w:r>
      <w:r>
        <w:t xml:space="preserve"> kleine Hardwarekomponente darstellen.</w:t>
      </w:r>
      <w:r>
        <w:rPr>
          <w:rStyle w:val="Funotenzeichen"/>
        </w:rPr>
        <w:footnoteReference w:id="5"/>
      </w:r>
      <w:r>
        <w:t xml:space="preserve"> Um die vielen unterschiedlichen CIs besser zu strukturieren,</w:t>
      </w:r>
      <w:r w:rsidR="00AB1DA8">
        <w:t xml:space="preserve"> </w:t>
      </w:r>
      <w:r>
        <w:t xml:space="preserve">werden unterschiedliche Configuration Item Typen definiert, welche üblicherweise alle eingesetzten Hardware und Software Komponenten, wie zum Beispiel Server oder Datenbanken, beinhalten. Jedes CI und der dazugehörige Configuration </w:t>
      </w:r>
      <w:proofErr w:type="spellStart"/>
      <w:r>
        <w:t>Record</w:t>
      </w:r>
      <w:proofErr w:type="spellEnd"/>
      <w:r>
        <w:t xml:space="preserve"> ist somit genau einem Configuration Item Typ zugeordnet.</w:t>
      </w:r>
      <w:r>
        <w:rPr>
          <w:rStyle w:val="Funotenzeichen"/>
        </w:rPr>
        <w:footnoteReference w:id="6"/>
      </w:r>
      <w:r>
        <w:t xml:space="preserve"> Die CIs werden anhand von Configuration Records, welche alle für das bestimmte CI relevanten Informationen beinhalten, in einem CMS festgehalten. Hierbei beschreibt jeder Configuration </w:t>
      </w:r>
      <w:proofErr w:type="spellStart"/>
      <w:r>
        <w:t>Record</w:t>
      </w:r>
      <w:proofErr w:type="spellEnd"/>
      <w:r>
        <w:t xml:space="preserve"> genau ein bestimmtes CI</w:t>
      </w:r>
      <w:r w:rsidR="00AB1DA8">
        <w:t>, wobei jedes CI ein eindeutiges Kennzeichen haben muss</w:t>
      </w:r>
      <w:r>
        <w:t>.</w:t>
      </w:r>
      <w:r>
        <w:rPr>
          <w:rStyle w:val="Funotenzeichen"/>
        </w:rPr>
        <w:footnoteReference w:id="7"/>
      </w:r>
    </w:p>
    <w:p w14:paraId="62E55004" w14:textId="123B9D5F" w:rsidR="000E1FAA" w:rsidRDefault="004B0CCD" w:rsidP="009109D9">
      <w:pPr>
        <w:pStyle w:val="Listenfortsetzung"/>
        <w:ind w:left="0"/>
      </w:pPr>
      <w:r>
        <w:t>In de</w:t>
      </w:r>
      <w:r w:rsidR="00AB1DA8">
        <w:t xml:space="preserve">r nachfolgenden Dokumentation </w:t>
      </w:r>
      <w:r>
        <w:t>ist nun detailliert der Entwurf</w:t>
      </w:r>
      <w:r w:rsidR="00AB1DA8">
        <w:t>,</w:t>
      </w:r>
      <w:r>
        <w:t xml:space="preserve"> die Entwicklung </w:t>
      </w:r>
      <w:r w:rsidR="00AB1DA8">
        <w:t xml:space="preserve">und die </w:t>
      </w:r>
      <w:r w:rsidR="00F150A2">
        <w:t>anschließende Qualitätssicherung und Wartbarkeit</w:t>
      </w:r>
      <w:r w:rsidR="00AB1DA8">
        <w:t xml:space="preserve"> </w:t>
      </w:r>
      <w:r>
        <w:t xml:space="preserve">eines CMS </w:t>
      </w:r>
      <w:r w:rsidR="00AB1DA8">
        <w:t>beschrieben</w:t>
      </w:r>
      <w:r>
        <w:t>. Dabei werden zu</w:t>
      </w:r>
      <w:r w:rsidR="00AB1DA8">
        <w:t xml:space="preserve">nächst in den nachfolgenden Abschnitten </w:t>
      </w:r>
      <w:r>
        <w:t xml:space="preserve">die genauen </w:t>
      </w:r>
      <w:r w:rsidR="00AB1DA8">
        <w:t xml:space="preserve">funktionalen und nicht funktionalen </w:t>
      </w:r>
      <w:r>
        <w:t>Anforderungen von der Seite des Auftraggebers an das CMS betrachtet und anschließen</w:t>
      </w:r>
      <w:r w:rsidR="00AB1DA8">
        <w:t>d</w:t>
      </w:r>
      <w:r>
        <w:t xml:space="preserve"> deren</w:t>
      </w:r>
      <w:r w:rsidR="00F150A2">
        <w:t xml:space="preserve"> </w:t>
      </w:r>
      <w:r>
        <w:t xml:space="preserve">Umsetzung durch das Projektteam </w:t>
      </w:r>
      <w:r w:rsidR="00AB1DA8">
        <w:t>dargestellt</w:t>
      </w:r>
      <w:r>
        <w:t>.</w:t>
      </w:r>
    </w:p>
    <w:p w14:paraId="290B9AC0" w14:textId="77777777" w:rsidR="009109D9" w:rsidRDefault="009109D9" w:rsidP="009109D9">
      <w:pPr>
        <w:pStyle w:val="Listenfortsetzung"/>
        <w:ind w:left="0"/>
      </w:pPr>
    </w:p>
    <w:p w14:paraId="092A21F4" w14:textId="03D61A4B" w:rsidR="00AF3966" w:rsidRDefault="00AF3966" w:rsidP="00AF3966">
      <w:pPr>
        <w:pStyle w:val="berschrift2-numeriert"/>
      </w:pPr>
      <w:bookmarkStart w:id="3" w:name="_Toc53905184"/>
      <w:r>
        <w:lastRenderedPageBreak/>
        <w:t>Anforderungsanalyse</w:t>
      </w:r>
      <w:bookmarkEnd w:id="3"/>
    </w:p>
    <w:p w14:paraId="47BB5BFA" w14:textId="56ED20AA" w:rsidR="00AF3966" w:rsidRDefault="00257748" w:rsidP="009109D9">
      <w:pPr>
        <w:pStyle w:val="Textkrper"/>
      </w:pPr>
      <w:r>
        <w:t xml:space="preserve">Nach der groben Beschreibung des Auftrags sollen nun die </w:t>
      </w:r>
      <w:r w:rsidR="00664DB0">
        <w:t xml:space="preserve">konkreten funktionalen </w:t>
      </w:r>
      <w:r w:rsidR="00F641AB">
        <w:t xml:space="preserve">und anschließend die nicht funktionalen </w:t>
      </w:r>
      <w:r w:rsidR="00664DB0">
        <w:t xml:space="preserve">Anforderungen an das CMS betrachtet </w:t>
      </w:r>
      <w:r w:rsidR="00C46ABB">
        <w:t>werden.</w:t>
      </w:r>
    </w:p>
    <w:p w14:paraId="14196326" w14:textId="5B5D79C3" w:rsidR="00713D48" w:rsidRDefault="00C46ABB" w:rsidP="009109D9">
      <w:pPr>
        <w:pStyle w:val="Textkrper"/>
      </w:pPr>
      <w:r>
        <w:t xml:space="preserve">Mithilfe des CMS sollen </w:t>
      </w:r>
      <w:r w:rsidR="005504D2">
        <w:t xml:space="preserve">alle möglichen </w:t>
      </w:r>
      <w:r>
        <w:t>verschiedene</w:t>
      </w:r>
      <w:r w:rsidR="005504D2">
        <w:t>n</w:t>
      </w:r>
      <w:r>
        <w:t xml:space="preserve"> CI-Typen verwaltet werden können.</w:t>
      </w:r>
      <w:r w:rsidR="005504D2">
        <w:t xml:space="preserve"> </w:t>
      </w:r>
      <w:r w:rsidR="0039076D">
        <w:t>Bei</w:t>
      </w:r>
      <w:r w:rsidR="005504D2">
        <w:t xml:space="preserve"> der Erstellung </w:t>
      </w:r>
      <w:r w:rsidR="0039076D">
        <w:t xml:space="preserve">eines neuen CI-Typs sollen </w:t>
      </w:r>
      <w:r w:rsidR="005504D2">
        <w:t xml:space="preserve">auch </w:t>
      </w:r>
      <w:r w:rsidR="0039076D">
        <w:t xml:space="preserve">für diesen Typ übliche </w:t>
      </w:r>
      <w:r w:rsidR="005504D2">
        <w:t>Attribute</w:t>
      </w:r>
      <w:r w:rsidR="0039076D">
        <w:t xml:space="preserve"> erstellt werden können, sodass nicht für jeden CI-</w:t>
      </w:r>
      <w:proofErr w:type="spellStart"/>
      <w:r w:rsidR="0039076D">
        <w:t>Record</w:t>
      </w:r>
      <w:proofErr w:type="spellEnd"/>
      <w:r w:rsidR="0039076D">
        <w:t xml:space="preserve"> die Attribute einzeln erstellt werden müssen, sondern bereits die vordefinierten Attribute des jeweiligen Typs vorhanden sind. </w:t>
      </w:r>
      <w:r w:rsidR="00713D48">
        <w:t>Außerdem sollen die CI-Typen auch gelöscht werden können, wenn diese nicht mehr benötigt werden, um die Übersichtlichkeit des Systems zu erhöhen.</w:t>
      </w:r>
    </w:p>
    <w:p w14:paraId="3343BF94" w14:textId="02F31031" w:rsidR="00D26E7A" w:rsidRDefault="00713D48" w:rsidP="009109D9">
      <w:pPr>
        <w:pStyle w:val="Textkrper"/>
      </w:pPr>
      <w:r>
        <w:t>Um die einzelnen CIs im CMS festzuhalten soll</w:t>
      </w:r>
      <w:r w:rsidR="00E653CB">
        <w:t xml:space="preserve"> für jedes CI ein</w:t>
      </w:r>
      <w:r>
        <w:t xml:space="preserve"> CI-</w:t>
      </w:r>
      <w:proofErr w:type="spellStart"/>
      <w:r>
        <w:t>Record</w:t>
      </w:r>
      <w:proofErr w:type="spellEnd"/>
      <w:r>
        <w:t xml:space="preserve"> mit einem bestimmten CI-Typ </w:t>
      </w:r>
      <w:r w:rsidR="00E653CB">
        <w:t xml:space="preserve">einfach </w:t>
      </w:r>
      <w:r>
        <w:t>erstellt werden</w:t>
      </w:r>
      <w:r w:rsidR="00E653CB">
        <w:t xml:space="preserve"> können</w:t>
      </w:r>
      <w:r>
        <w:t>. Hierbei sollen neben den bereits vordefinierten Attributen noch weitere hinzugefügt werden können</w:t>
      </w:r>
      <w:r w:rsidR="009363BD">
        <w:t>, um auch alle besonderen Konfigurationen eines speziellen CIs im zugehörigen CI-</w:t>
      </w:r>
      <w:proofErr w:type="spellStart"/>
      <w:r w:rsidR="009363BD">
        <w:t>Record</w:t>
      </w:r>
      <w:proofErr w:type="spellEnd"/>
      <w:r w:rsidR="009363BD">
        <w:t xml:space="preserve"> abzuspeichern. Des Weiteren sollen die CI-Records auch im Nachhinein noch änderbar sein</w:t>
      </w:r>
      <w:r w:rsidR="00E653CB">
        <w:t>, damit die CI-Records bei Neuerungen schnell aktualisiert werden können und nicht neu erstellt werden müssen. Da viele CIs nach bestimmter Zeit</w:t>
      </w:r>
      <w:r w:rsidR="00F57074">
        <w:t xml:space="preserve"> auch</w:t>
      </w:r>
      <w:r w:rsidR="00E653CB">
        <w:t xml:space="preserve"> ausgetauscht werden, </w:t>
      </w:r>
      <w:r w:rsidR="00C01516">
        <w:t xml:space="preserve">sollen die zugehörigen CI-Records im CMS gelöscht werden können. Außerdem sollen die CI-Records einsehbar </w:t>
      </w:r>
      <w:r w:rsidR="00B72EF7">
        <w:t>und möglichst schnell auffindbar</w:t>
      </w:r>
      <w:r w:rsidR="00D26E7A">
        <w:t xml:space="preserve"> sein</w:t>
      </w:r>
      <w:r w:rsidR="00C01516">
        <w:t>, sodass man die gespeicherten Informationen</w:t>
      </w:r>
      <w:r w:rsidR="00D26E7A">
        <w:t xml:space="preserve"> möglichst</w:t>
      </w:r>
      <w:r w:rsidR="00C01516">
        <w:t xml:space="preserve"> schnell </w:t>
      </w:r>
      <w:r w:rsidR="00F57074">
        <w:t xml:space="preserve">und einfach </w:t>
      </w:r>
      <w:r w:rsidR="00C01516">
        <w:t>finden kann</w:t>
      </w:r>
      <w:r w:rsidR="006F4EDC">
        <w:t>.</w:t>
      </w:r>
    </w:p>
    <w:p w14:paraId="522B28D3" w14:textId="521F0CB0" w:rsidR="00C01516" w:rsidRDefault="00C01516" w:rsidP="009109D9">
      <w:pPr>
        <w:pStyle w:val="Textkrper"/>
      </w:pPr>
      <w:r>
        <w:t xml:space="preserve">Um die Übersichtlichkeit </w:t>
      </w:r>
      <w:r w:rsidR="00D26E7A">
        <w:t xml:space="preserve">noch weiter </w:t>
      </w:r>
      <w:r>
        <w:t>zu erhöhen, soll angezeigt werden, wie viele CI-Records zu einem bestimmten CI-Typ vorhanden sind</w:t>
      </w:r>
      <w:r w:rsidR="00D26E7A">
        <w:t xml:space="preserve">. Wenn möglich sollten auch Diagramme </w:t>
      </w:r>
      <w:r w:rsidR="00620B47">
        <w:t xml:space="preserve">in Form von Kreis oder Balkendiagrammen </w:t>
      </w:r>
      <w:r w:rsidR="00D26E7A">
        <w:t>zur Veranschaulichung der Mengenverteilung erstellt werden</w:t>
      </w:r>
      <w:r w:rsidR="00620B47">
        <w:t>.</w:t>
      </w:r>
    </w:p>
    <w:p w14:paraId="0C368A2B" w14:textId="76819F06" w:rsidR="00C64A48" w:rsidRDefault="00C64A48" w:rsidP="009109D9">
      <w:pPr>
        <w:pStyle w:val="Textkrper"/>
      </w:pPr>
      <w:r>
        <w:t xml:space="preserve">Eine weitere angeforderte Funktionalität stellt das Login dar. </w:t>
      </w:r>
      <w:r w:rsidR="00DD2D38">
        <w:t>Hierbei soll der Benutzer sich mit einem</w:t>
      </w:r>
      <w:r w:rsidR="00736E14">
        <w:t xml:space="preserve"> </w:t>
      </w:r>
      <w:r w:rsidR="00DD2D38">
        <w:t>Benutzernamen und einem</w:t>
      </w:r>
      <w:r w:rsidR="00736E14">
        <w:t xml:space="preserve"> </w:t>
      </w:r>
      <w:r w:rsidR="00DD2D38">
        <w:t>Passwort anmelden</w:t>
      </w:r>
      <w:r w:rsidR="00736E14">
        <w:t xml:space="preserve"> können</w:t>
      </w:r>
      <w:r w:rsidR="00DD2D38">
        <w:t xml:space="preserve"> und bei den richtigen Eingaben Zugang zu</w:t>
      </w:r>
      <w:r w:rsidR="0081332B">
        <w:t>r Software</w:t>
      </w:r>
      <w:r w:rsidR="00DD2D38">
        <w:t xml:space="preserve"> erlangen. Je nach der Berechtigung </w:t>
      </w:r>
      <w:r w:rsidR="0081332B">
        <w:t xml:space="preserve">des angemeldeten Benutzers kann dieser dann unterschiedliche Tätigkeiten durchführen. Nach Beendigung der Tätigkeiten soll der Benutzer sich wieder ausloggen können, damit </w:t>
      </w:r>
      <w:r w:rsidR="00830ABC">
        <w:t>die Sitzung beendet wird und niemand Unberechtigtes Zugang erhält.</w:t>
      </w:r>
    </w:p>
    <w:p w14:paraId="4A24B104" w14:textId="317CE9DB" w:rsidR="0081332B" w:rsidRDefault="00830ABC" w:rsidP="009109D9">
      <w:pPr>
        <w:pStyle w:val="Textkrper"/>
      </w:pPr>
      <w:r>
        <w:t xml:space="preserve">Die Benutzer sollen </w:t>
      </w:r>
      <w:r w:rsidR="00D946E9">
        <w:t>in unterschiedliche Benutzergruppen unterschieden werden, sodass verschiedene Berechtigungen vergeben werden können. Eine Benutzergruppe soll hierbei berechtigt sein</w:t>
      </w:r>
      <w:r w:rsidR="00914474">
        <w:t>,</w:t>
      </w:r>
      <w:r w:rsidR="00D946E9">
        <w:t xml:space="preserve"> neue Benutzer anzulegen, wobei der Benutzername festgelegt und ein initiales Passwort vergeben wird, sodass der Benutzer sich </w:t>
      </w:r>
      <w:r w:rsidR="00914474">
        <w:t xml:space="preserve">erstmal mit dem vorher festgelegten Passwort anmelden kann und dieses dann anschließend ändern kann. Bei der Erstellung des Benutzers soll auch die dem Benutzer zugeordnete Berechtigung vergeben werden. Diese </w:t>
      </w:r>
      <w:r w:rsidR="00914474">
        <w:lastRenderedPageBreak/>
        <w:t xml:space="preserve">Rechte sollen auch später noch bearbeitbar sein und gegebenenfalls der Benutzername abgeändert werden können. Außerdem sollen Benutzer auch gelöscht werden können. </w:t>
      </w:r>
    </w:p>
    <w:p w14:paraId="57165F1B" w14:textId="26CE869D" w:rsidR="00F57074" w:rsidRDefault="00914474" w:rsidP="009109D9">
      <w:pPr>
        <w:pStyle w:val="Textkrper"/>
      </w:pPr>
      <w:r>
        <w:t>Neben den funktiona</w:t>
      </w:r>
      <w:r w:rsidR="00C265F6">
        <w:t>len Anforderungen gibt es auch noch die nicht funktionalen Anforderungen an das CMS</w:t>
      </w:r>
      <w:r w:rsidR="00F57074">
        <w:t>, welche nun genauer betrachtet werden sollen</w:t>
      </w:r>
      <w:r w:rsidR="00C265F6">
        <w:t xml:space="preserve">. Dabei soll für eine möglichst gute </w:t>
      </w:r>
      <w:r w:rsidR="00736E14">
        <w:t xml:space="preserve">Bedienbarkeit </w:t>
      </w:r>
      <w:r w:rsidR="00C265F6">
        <w:t>gesorgt werden, sodass die Benutzung möglichst intuitiv erfolgen kann und nicht anhand einer komplizierten Anleitung befolgt werden muss. Eine weitere Eigenschaft</w:t>
      </w:r>
      <w:r w:rsidR="00736E14">
        <w:t>,</w:t>
      </w:r>
      <w:r w:rsidR="00C265F6">
        <w:t xml:space="preserve"> wie die </w:t>
      </w:r>
      <w:r w:rsidR="00736E14">
        <w:t>Bedienbarkeit verbessert</w:t>
      </w:r>
      <w:r w:rsidR="00C265F6">
        <w:t xml:space="preserve"> werden kann</w:t>
      </w:r>
      <w:r w:rsidR="00736E14">
        <w:t>,</w:t>
      </w:r>
      <w:r w:rsidR="00C265F6">
        <w:t xml:space="preserve"> ist die Plausibilitätsprüfung bei den Eingaben. Des Weiteren soll die Performance des Systems optimiert werden, indem zum Beispiel die Antwortzeiten möglichst geringgehalten werden. </w:t>
      </w:r>
      <w:r w:rsidR="00F57074">
        <w:t xml:space="preserve">Außerdem soll die Software wartbar und auch änderbar sein, damit diese in Zukunft angepasst werden kann, wenn es Änderungsbedarf gibt. Eine wichtige Anforderung an das System stellt auch die Sicherheit dar, da das CMS viele </w:t>
      </w:r>
      <w:r w:rsidR="00736E14">
        <w:t xml:space="preserve">wichtige </w:t>
      </w:r>
      <w:r w:rsidR="00F57074">
        <w:t xml:space="preserve">Daten beinhaltet, welche nur durch Berechtigte anpassbar sein sollen und nicht </w:t>
      </w:r>
      <w:r w:rsidR="00736E14">
        <w:t xml:space="preserve">durch Unberechtigte </w:t>
      </w:r>
      <w:r w:rsidR="00F57074">
        <w:t>manipuliert werden können.</w:t>
      </w:r>
    </w:p>
    <w:p w14:paraId="33EDEB00" w14:textId="495D2369" w:rsidR="00F57074" w:rsidRDefault="00F57074" w:rsidP="009109D9">
      <w:pPr>
        <w:pStyle w:val="Textkrper"/>
      </w:pPr>
    </w:p>
    <w:p w14:paraId="152446C4" w14:textId="41C0CDF1" w:rsidR="00F57074" w:rsidRDefault="00F57074" w:rsidP="00F57074">
      <w:pPr>
        <w:pStyle w:val="berschrift2-numeriert"/>
      </w:pPr>
      <w:bookmarkStart w:id="4" w:name="_Toc53905185"/>
      <w:r>
        <w:t>Pflichtenheft</w:t>
      </w:r>
      <w:bookmarkEnd w:id="4"/>
    </w:p>
    <w:p w14:paraId="1CA95B7D" w14:textId="618001A7" w:rsidR="006F4EDC" w:rsidRDefault="006F4EDC" w:rsidP="006F4EDC">
      <w:r>
        <w:t xml:space="preserve">Nach der Beschreibung der Anforderungen an das CMS soll nun deren Umsetzung durch das Projektteam grob betrachtet und in den nachfolgenden Kapiteln vertieft werden. </w:t>
      </w:r>
    </w:p>
    <w:p w14:paraId="32E968AB" w14:textId="5FA19F79" w:rsidR="000578C4" w:rsidRDefault="006F4EDC" w:rsidP="006F4EDC">
      <w:r>
        <w:t xml:space="preserve">Grundsätzlich wird für das Tool eine Webanwendung erstellt, in welcher </w:t>
      </w:r>
      <w:r w:rsidR="00756900">
        <w:t xml:space="preserve">die Funktionen </w:t>
      </w:r>
      <w:r>
        <w:t>d</w:t>
      </w:r>
      <w:r w:rsidR="00756900">
        <w:t>e</w:t>
      </w:r>
      <w:r>
        <w:t xml:space="preserve">s CMS </w:t>
      </w:r>
      <w:r w:rsidR="00756900">
        <w:t>verwendet werden können.</w:t>
      </w:r>
      <w:r>
        <w:t xml:space="preserve"> </w:t>
      </w:r>
      <w:r w:rsidR="009E46A0">
        <w:t>So</w:t>
      </w:r>
      <w:r w:rsidR="00910FDB">
        <w:t xml:space="preserve"> </w:t>
      </w:r>
      <w:r w:rsidR="000578C4">
        <w:t xml:space="preserve">können </w:t>
      </w:r>
      <w:r w:rsidR="009E46A0">
        <w:t>hier</w:t>
      </w:r>
      <w:r w:rsidR="00910FDB">
        <w:t xml:space="preserve"> </w:t>
      </w:r>
      <w:r w:rsidR="000578C4">
        <w:t xml:space="preserve">die CI-Typen inklusive der dazugehörigen CI-Records angezeigt </w:t>
      </w:r>
      <w:r w:rsidR="009E46A0">
        <w:t xml:space="preserve">werden </w:t>
      </w:r>
      <w:r w:rsidR="000578C4">
        <w:t>und nach einem bestimmten Namen eines CI-Records oder eines CI-Type</w:t>
      </w:r>
      <w:r w:rsidR="009E46A0">
        <w:t>n</w:t>
      </w:r>
      <w:r w:rsidR="000578C4">
        <w:t xml:space="preserve"> durchsucht werden, damit schnell </w:t>
      </w:r>
      <w:r w:rsidR="009E46A0">
        <w:t>das Gewünschte</w:t>
      </w:r>
      <w:r w:rsidR="000578C4">
        <w:t xml:space="preserve"> gefunden werden kann.</w:t>
      </w:r>
      <w:r w:rsidR="00910FDB">
        <w:t xml:space="preserve"> </w:t>
      </w:r>
    </w:p>
    <w:p w14:paraId="1A8D4CD6" w14:textId="47CC4A28" w:rsidR="00910FDB" w:rsidRDefault="00910FDB" w:rsidP="006F4EDC">
      <w:r>
        <w:t>Des Weiteren können in der Webanwendung CI-Records und CI-Typen schnell angelegt werden, wobei beliebig viele Attribut</w:t>
      </w:r>
      <w:r w:rsidR="0001019A">
        <w:t>e</w:t>
      </w:r>
      <w:r>
        <w:t xml:space="preserve"> definiert werden können, um alle besonderen Konfigurationsdetails zu definieren. </w:t>
      </w:r>
      <w:r w:rsidR="009E46A0">
        <w:t xml:space="preserve">Hier </w:t>
      </w:r>
      <w:r>
        <w:t>können diese auch geändert, indem neue Attribute hinzugefügt werden, oder gelöscht werden.</w:t>
      </w:r>
    </w:p>
    <w:p w14:paraId="1E430E23" w14:textId="26D3CF40" w:rsidR="00910FDB" w:rsidRDefault="00910FDB" w:rsidP="006F4EDC">
      <w:r>
        <w:t xml:space="preserve">Zusätzlich </w:t>
      </w:r>
      <w:r w:rsidR="009E46A0">
        <w:t>kann ein</w:t>
      </w:r>
      <w:r>
        <w:t xml:space="preserve"> Benutzer</w:t>
      </w:r>
      <w:r w:rsidR="009E46A0">
        <w:t xml:space="preserve"> seine Daten</w:t>
      </w:r>
      <w:r>
        <w:t xml:space="preserve"> </w:t>
      </w:r>
      <w:r w:rsidR="009E46A0">
        <w:t>ändern.</w:t>
      </w:r>
      <w:r>
        <w:t xml:space="preserve"> </w:t>
      </w:r>
      <w:r w:rsidR="00CE2A28">
        <w:t xml:space="preserve">Die Benutzer werden hierbei in zwei Benutzergruppen, Admin und sonstige Benutzer, unterschieden. Die Benutzer, welche als Admin angemeldet sind, können in der Webanwendung auch die Benutzer verwalten. </w:t>
      </w:r>
    </w:p>
    <w:p w14:paraId="4A8ED7DB" w14:textId="441424D2" w:rsidR="00F928A0" w:rsidRDefault="000578C4" w:rsidP="006F4EDC">
      <w:r>
        <w:t>Di</w:t>
      </w:r>
      <w:r w:rsidR="00756900">
        <w:t>e</w:t>
      </w:r>
      <w:r w:rsidR="006F4EDC">
        <w:t xml:space="preserve"> Oberfläche </w:t>
      </w:r>
      <w:r w:rsidR="00756900">
        <w:t xml:space="preserve">der Webseite </w:t>
      </w:r>
      <w:r>
        <w:t xml:space="preserve">wurde hierbei </w:t>
      </w:r>
      <w:r w:rsidR="006F4EDC">
        <w:t xml:space="preserve">mit HTML erstellt und </w:t>
      </w:r>
      <w:r w:rsidR="00CE2A28">
        <w:t xml:space="preserve">mit CSS gestylt. </w:t>
      </w:r>
      <w:r w:rsidR="008056E9">
        <w:t xml:space="preserve">Aufgrund von Vorkenntnissen in der Softwareentwicklung mit Java wurde die </w:t>
      </w:r>
      <w:r w:rsidR="006F4EDC">
        <w:t>Datenbankanbindung mit</w:t>
      </w:r>
      <w:r w:rsidR="00756900">
        <w:t xml:space="preserve">hilfe von </w:t>
      </w:r>
      <w:r w:rsidR="006F4EDC">
        <w:t>Java implementiert</w:t>
      </w:r>
      <w:r w:rsidR="00756900">
        <w:t xml:space="preserve">, wobei das Springframework </w:t>
      </w:r>
      <w:r w:rsidR="008264E3">
        <w:t>zur Vereinfachung verwendet wurde</w:t>
      </w:r>
      <w:r w:rsidR="00CD4596">
        <w:t>, da dieses den Zugriff auf die Datenbank erleichtert</w:t>
      </w:r>
      <w:r w:rsidR="004A6E01">
        <w:t xml:space="preserve"> und eine integrierte Datenbank anbietet.</w:t>
      </w:r>
      <w:r w:rsidR="00756900">
        <w:t xml:space="preserve"> </w:t>
      </w:r>
      <w:r w:rsidR="00CD4596">
        <w:t>Zur Unterstützung für die</w:t>
      </w:r>
      <w:r w:rsidR="008264E3">
        <w:t xml:space="preserve"> Darstellung der Daten auf der Webseite wurde </w:t>
      </w:r>
      <w:r w:rsidR="004A6E01">
        <w:t xml:space="preserve">neben Spring </w:t>
      </w:r>
      <w:r w:rsidR="009E46A0">
        <w:t xml:space="preserve">auch </w:t>
      </w:r>
      <w:proofErr w:type="spellStart"/>
      <w:r w:rsidR="008264E3">
        <w:t>Thymeleaf</w:t>
      </w:r>
      <w:proofErr w:type="spellEnd"/>
      <w:r w:rsidR="008264E3">
        <w:t xml:space="preserve"> verwendet.</w:t>
      </w:r>
      <w:r w:rsidR="00757365">
        <w:t xml:space="preserve"> Die Verwendung der Frameworks und die Umsetzung der im Lastenheft definierten Anforderungen wird in den nachfolgenden Kapitel</w:t>
      </w:r>
      <w:r w:rsidR="006E4383">
        <w:t>n</w:t>
      </w:r>
      <w:r w:rsidR="00757365">
        <w:t xml:space="preserve"> detaillierter dargestellt.</w:t>
      </w:r>
    </w:p>
    <w:p w14:paraId="28369CE7" w14:textId="19CEA8ED" w:rsidR="00F928A0" w:rsidRDefault="00F928A0" w:rsidP="00F928A0">
      <w:pPr>
        <w:pStyle w:val="berschrift1-numeriert"/>
      </w:pPr>
      <w:bookmarkStart w:id="5" w:name="_Toc53905186"/>
      <w:r>
        <w:lastRenderedPageBreak/>
        <w:t>Modelle</w:t>
      </w:r>
      <w:bookmarkEnd w:id="5"/>
    </w:p>
    <w:p w14:paraId="283345F2" w14:textId="335590F1" w:rsidR="007D0D47" w:rsidRDefault="007D0D47" w:rsidP="007D0D47">
      <w:r>
        <w:t xml:space="preserve">In dem nachfolgenden Kapitel soll nun der Entwurf für das CMS anhand von verschiedenen Modellen dargestellt werden. </w:t>
      </w:r>
      <w:r w:rsidR="0023690D">
        <w:t xml:space="preserve">Zuerst wird hierbei der allgemeine Phasenplan für die Durchführung </w:t>
      </w:r>
      <w:r w:rsidR="00E93532">
        <w:t>der Fallstudie</w:t>
      </w:r>
      <w:r w:rsidR="0023690D">
        <w:t xml:space="preserve"> beschrieben. Anschließend </w:t>
      </w:r>
      <w:r>
        <w:t xml:space="preserve">werden </w:t>
      </w:r>
      <w:r w:rsidR="00A9494B">
        <w:t xml:space="preserve">vertieft </w:t>
      </w:r>
      <w:r>
        <w:t xml:space="preserve">die </w:t>
      </w:r>
      <w:r w:rsidR="00A9494B">
        <w:t>Funktionalitäten</w:t>
      </w:r>
      <w:r>
        <w:t xml:space="preserve"> </w:t>
      </w:r>
      <w:r w:rsidR="00A9494B">
        <w:t>anhand eines</w:t>
      </w:r>
      <w:r w:rsidR="00E24CD1">
        <w:t xml:space="preserve"> Use-Case-Diagrammes</w:t>
      </w:r>
      <w:r w:rsidR="00A9494B">
        <w:t xml:space="preserve"> und deren Implementierung anhand eines Klassendiagrammes betrachtet</w:t>
      </w:r>
      <w:r w:rsidR="0023690D">
        <w:t xml:space="preserve"> und</w:t>
      </w:r>
      <w:r w:rsidR="00A9494B">
        <w:t xml:space="preserve"> der Aufbau der Datenbank anhand eines Entity-</w:t>
      </w:r>
      <w:proofErr w:type="spellStart"/>
      <w:r w:rsidR="00A9494B">
        <w:t>Relationship</w:t>
      </w:r>
      <w:proofErr w:type="spellEnd"/>
      <w:r w:rsidR="00A9494B">
        <w:t>-Modells</w:t>
      </w:r>
      <w:r w:rsidR="00C20C42">
        <w:t xml:space="preserve"> (ERM)</w:t>
      </w:r>
      <w:r w:rsidR="00A9494B">
        <w:t xml:space="preserve"> erklärt</w:t>
      </w:r>
      <w:r w:rsidR="0023690D">
        <w:t>.</w:t>
      </w:r>
      <w:r w:rsidR="00A9494B">
        <w:t xml:space="preserve"> </w:t>
      </w:r>
    </w:p>
    <w:p w14:paraId="0A132BDE" w14:textId="1C86A61D" w:rsidR="00A9494B" w:rsidRDefault="00A9494B" w:rsidP="007D0D47"/>
    <w:p w14:paraId="749F5E6E" w14:textId="74A64597" w:rsidR="00A9494B" w:rsidRDefault="00A9494B" w:rsidP="00A9494B">
      <w:pPr>
        <w:pStyle w:val="berschrift2-numeriert"/>
      </w:pPr>
      <w:bookmarkStart w:id="6" w:name="_Toc53905187"/>
      <w:r>
        <w:t>Phasenplan</w:t>
      </w:r>
      <w:bookmarkEnd w:id="6"/>
    </w:p>
    <w:p w14:paraId="29C89C1B" w14:textId="4C976808" w:rsidR="00E93532" w:rsidRPr="00E93532" w:rsidRDefault="00E93532" w:rsidP="00E93532">
      <w:r>
        <w:t>Um den Ablauf der Durchführung zu verdeutlichen, werden die Phase in einem Phasenplan dargestellt (siehe Abb. 1).</w:t>
      </w:r>
    </w:p>
    <w:p w14:paraId="60320C9F" w14:textId="67F9589A" w:rsidR="00A9494B" w:rsidRDefault="003C727B" w:rsidP="00A9494B">
      <w:r>
        <w:rPr>
          <w:noProof/>
        </w:rPr>
        <w:drawing>
          <wp:inline distT="0" distB="0" distL="0" distR="0" wp14:anchorId="7CA0C8D4" wp14:editId="0FB1A14A">
            <wp:extent cx="5759450" cy="130365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303655"/>
                    </a:xfrm>
                    <a:prstGeom prst="rect">
                      <a:avLst/>
                    </a:prstGeom>
                  </pic:spPr>
                </pic:pic>
              </a:graphicData>
            </a:graphic>
          </wp:inline>
        </w:drawing>
      </w:r>
    </w:p>
    <w:p w14:paraId="63C906FA" w14:textId="1364D6DF" w:rsidR="00E93532" w:rsidRPr="00E93532" w:rsidRDefault="00E93532" w:rsidP="00E93532">
      <w:pPr>
        <w:pStyle w:val="Beschriftung"/>
        <w:jc w:val="center"/>
        <w:rPr>
          <w:color w:val="auto"/>
          <w:sz w:val="20"/>
          <w:szCs w:val="20"/>
        </w:rPr>
      </w:pPr>
      <w:bookmarkStart w:id="7" w:name="_Toc53904840"/>
      <w:r w:rsidRPr="00E93532">
        <w:rPr>
          <w:color w:val="auto"/>
          <w:sz w:val="20"/>
          <w:szCs w:val="20"/>
        </w:rPr>
        <w:t xml:space="preserve">Abb. </w:t>
      </w:r>
      <w:r w:rsidRPr="00E93532">
        <w:rPr>
          <w:color w:val="auto"/>
          <w:sz w:val="20"/>
          <w:szCs w:val="20"/>
        </w:rPr>
        <w:fldChar w:fldCharType="begin"/>
      </w:r>
      <w:r w:rsidRPr="00E93532">
        <w:rPr>
          <w:color w:val="auto"/>
          <w:sz w:val="20"/>
          <w:szCs w:val="20"/>
        </w:rPr>
        <w:instrText xml:space="preserve"> SEQ Abb. \* ARABIC </w:instrText>
      </w:r>
      <w:r w:rsidRPr="00E93532">
        <w:rPr>
          <w:color w:val="auto"/>
          <w:sz w:val="20"/>
          <w:szCs w:val="20"/>
        </w:rPr>
        <w:fldChar w:fldCharType="separate"/>
      </w:r>
      <w:r w:rsidRPr="00E93532">
        <w:rPr>
          <w:noProof/>
          <w:color w:val="auto"/>
          <w:sz w:val="20"/>
          <w:szCs w:val="20"/>
        </w:rPr>
        <w:t>1</w:t>
      </w:r>
      <w:r w:rsidRPr="00E93532">
        <w:rPr>
          <w:color w:val="auto"/>
          <w:sz w:val="20"/>
          <w:szCs w:val="20"/>
        </w:rPr>
        <w:fldChar w:fldCharType="end"/>
      </w:r>
      <w:r w:rsidRPr="00E93532">
        <w:rPr>
          <w:color w:val="auto"/>
          <w:sz w:val="20"/>
          <w:szCs w:val="20"/>
        </w:rPr>
        <w:t>: Phasenplan</w:t>
      </w:r>
      <w:bookmarkEnd w:id="7"/>
    </w:p>
    <w:p w14:paraId="573AEB64" w14:textId="677EDAE3" w:rsidR="00A9494B" w:rsidRDefault="00A9494B" w:rsidP="00A9494B"/>
    <w:p w14:paraId="08A02A75" w14:textId="540DAED0" w:rsidR="00E93532" w:rsidRDefault="00E93532" w:rsidP="00A9494B">
      <w:r>
        <w:t xml:space="preserve">Zu Beginn der Fallstudie fand eine Organisation der Gruppenmitglieder </w:t>
      </w:r>
      <w:r w:rsidR="00A53412">
        <w:t xml:space="preserve">in unterschiedliche Kleingruppen statt, um die verschiedenen Aufgaben besser zu verteilen. Hierbei wurde vor allem aufgeteilt, wer sich um das Frontend und wer sich um das Backend kümmert. Nachdem die Anforderungen analysiert wurden, wurde deren Umsetzung entschieden und ein Entwurf für das Programm erstellt. </w:t>
      </w:r>
    </w:p>
    <w:p w14:paraId="410204A5" w14:textId="4ECE6252" w:rsidR="00A53412" w:rsidRDefault="00A53412" w:rsidP="00A9494B">
      <w:r>
        <w:t xml:space="preserve">Anschließend wurde das System in den zuvor gebildeten Kleingruppen erstellt. Nach der Erstellung von Frontend und </w:t>
      </w:r>
      <w:proofErr w:type="gramStart"/>
      <w:r>
        <w:t>Backend</w:t>
      </w:r>
      <w:proofErr w:type="gramEnd"/>
      <w:r>
        <w:t xml:space="preserve">, wurden diese zusammengeführt, wobei kleine Anpassungen vorgenommen wurden, damit </w:t>
      </w:r>
      <w:r w:rsidR="00797975">
        <w:t xml:space="preserve">beides </w:t>
      </w:r>
      <w:r>
        <w:t>optimal zueinander pass</w:t>
      </w:r>
      <w:r w:rsidR="00797975">
        <w:t>t</w:t>
      </w:r>
      <w:r>
        <w:t>.</w:t>
      </w:r>
    </w:p>
    <w:p w14:paraId="5E9ED621" w14:textId="7599FE26" w:rsidR="00797975" w:rsidRDefault="00797975" w:rsidP="00A9494B">
      <w:r>
        <w:t>Nachdem das System fertiggestellt wurde, wurde dieses noch ausgiebig von allen Gruppenmitgliedern getestet, um sicherzugehen, dass dies auch auf allen Rechnern gut funktioniert. Hierbei wurden noch einzelne Dinge optimiert und das System schließlich zur Abgabe fertiggestellt.</w:t>
      </w:r>
    </w:p>
    <w:p w14:paraId="09A0337E" w14:textId="7085419D" w:rsidR="00A53412" w:rsidRPr="00A9494B" w:rsidRDefault="00A53412" w:rsidP="00A9494B"/>
    <w:p w14:paraId="153D9EDC" w14:textId="24AB893E" w:rsidR="007C01EA" w:rsidRPr="007C01EA" w:rsidRDefault="007C01EA" w:rsidP="007C01EA">
      <w:pPr>
        <w:pStyle w:val="berschrift2-numeriert"/>
      </w:pPr>
      <w:bookmarkStart w:id="8" w:name="_Toc53905188"/>
      <w:r>
        <w:t>Use-Case-Diagramm</w:t>
      </w:r>
      <w:bookmarkEnd w:id="8"/>
    </w:p>
    <w:p w14:paraId="681BC614" w14:textId="02366E93" w:rsidR="007D0D47" w:rsidRDefault="00E24CD1" w:rsidP="007D0D47">
      <w:pPr>
        <w:rPr>
          <w:noProof/>
        </w:rPr>
      </w:pPr>
      <w:r>
        <w:rPr>
          <w:noProof/>
        </w:rPr>
        <w:t>Um die verschiedenen Funktionalitäten des CMS detaillierter darzustellen, wurde ein Use-Case-Diagramm (siehe Abb. 2) zur Veranschaulichung erstellt.</w:t>
      </w:r>
    </w:p>
    <w:p w14:paraId="7D3CB9CB" w14:textId="22B6A6FA" w:rsidR="00CA4AE5" w:rsidRPr="00CA4AE5" w:rsidRDefault="00CA4AE5" w:rsidP="007D0D47">
      <w:pPr>
        <w:rPr>
          <w:noProof/>
        </w:rPr>
      </w:pPr>
      <w:r w:rsidRPr="00CA4AE5">
        <w:rPr>
          <w:noProof/>
        </w:rPr>
        <w:lastRenderedPageBreak/>
        <w:t>Ein Use-Case-Diagramm die</w:t>
      </w:r>
      <w:r>
        <w:rPr>
          <w:noProof/>
        </w:rPr>
        <w:t xml:space="preserve">nt zur Darstellung, wie ein Benutzer des Systems, auch gennant Akteur, </w:t>
      </w:r>
      <w:r w:rsidR="00381F58">
        <w:rPr>
          <w:noProof/>
        </w:rPr>
        <w:t xml:space="preserve">verschiedene Tätigkeiten </w:t>
      </w:r>
      <w:r w:rsidR="00301577">
        <w:rPr>
          <w:noProof/>
        </w:rPr>
        <w:t xml:space="preserve">in dem System </w:t>
      </w:r>
      <w:r w:rsidR="00381F58">
        <w:rPr>
          <w:noProof/>
        </w:rPr>
        <w:t xml:space="preserve">durchführt. </w:t>
      </w:r>
      <w:r w:rsidR="009163B2">
        <w:rPr>
          <w:noProof/>
        </w:rPr>
        <w:t>Ein Use-Case beschreibt hierbei den Ablauf, welcher ein Akteur bei der Durchführung einer Tätigkeit durchläuft</w:t>
      </w:r>
      <w:r w:rsidR="00C41EBC">
        <w:rPr>
          <w:noProof/>
        </w:rPr>
        <w:t>, um ein bestimmtes Ziel zu erreichen</w:t>
      </w:r>
      <w:r w:rsidR="009163B2">
        <w:rPr>
          <w:noProof/>
        </w:rPr>
        <w:t>.</w:t>
      </w:r>
      <w:r w:rsidR="00C41EBC">
        <w:rPr>
          <w:rStyle w:val="Funotenzeichen"/>
          <w:noProof/>
        </w:rPr>
        <w:footnoteReference w:id="8"/>
      </w:r>
      <w:r w:rsidR="009163B2">
        <w:rPr>
          <w:noProof/>
        </w:rPr>
        <w:t xml:space="preserve">  </w:t>
      </w:r>
    </w:p>
    <w:p w14:paraId="47C511C7" w14:textId="23F4472A" w:rsidR="007D0D47" w:rsidRDefault="00E4596B" w:rsidP="007D0D47">
      <w:pPr>
        <w:tabs>
          <w:tab w:val="left" w:pos="1911"/>
        </w:tabs>
        <w:jc w:val="center"/>
        <w:rPr>
          <w:noProof/>
        </w:rPr>
      </w:pPr>
      <w:r>
        <w:rPr>
          <w:noProof/>
        </w:rPr>
        <w:drawing>
          <wp:inline distT="0" distB="0" distL="0" distR="0" wp14:anchorId="2F86DF32" wp14:editId="567D6764">
            <wp:extent cx="4775200" cy="4673600"/>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5F00F015" w14:textId="038B1A16" w:rsidR="007D0D47" w:rsidRPr="00301577" w:rsidRDefault="007D0D47" w:rsidP="007D0D47">
      <w:pPr>
        <w:pStyle w:val="Beschriftung"/>
        <w:jc w:val="center"/>
        <w:rPr>
          <w:color w:val="auto"/>
          <w:sz w:val="20"/>
          <w:szCs w:val="20"/>
        </w:rPr>
      </w:pPr>
      <w:bookmarkStart w:id="9" w:name="_Toc53904841"/>
      <w:r w:rsidRPr="00301577">
        <w:rPr>
          <w:color w:val="auto"/>
          <w:sz w:val="20"/>
          <w:szCs w:val="20"/>
        </w:rPr>
        <w:t xml:space="preserve">Abb. </w:t>
      </w:r>
      <w:r w:rsidRPr="006F1461">
        <w:rPr>
          <w:color w:val="auto"/>
          <w:sz w:val="20"/>
          <w:szCs w:val="20"/>
        </w:rPr>
        <w:fldChar w:fldCharType="begin"/>
      </w:r>
      <w:r w:rsidRPr="00301577">
        <w:rPr>
          <w:color w:val="auto"/>
          <w:sz w:val="20"/>
          <w:szCs w:val="20"/>
        </w:rPr>
        <w:instrText xml:space="preserve"> SEQ Abb. \* ARABIC </w:instrText>
      </w:r>
      <w:r w:rsidRPr="006F1461">
        <w:rPr>
          <w:color w:val="auto"/>
          <w:sz w:val="20"/>
          <w:szCs w:val="20"/>
        </w:rPr>
        <w:fldChar w:fldCharType="separate"/>
      </w:r>
      <w:r w:rsidR="00E93532">
        <w:rPr>
          <w:noProof/>
          <w:color w:val="auto"/>
          <w:sz w:val="20"/>
          <w:szCs w:val="20"/>
        </w:rPr>
        <w:t>2</w:t>
      </w:r>
      <w:r w:rsidRPr="006F1461">
        <w:rPr>
          <w:color w:val="auto"/>
          <w:sz w:val="20"/>
          <w:szCs w:val="20"/>
        </w:rPr>
        <w:fldChar w:fldCharType="end"/>
      </w:r>
      <w:r w:rsidRPr="00301577">
        <w:rPr>
          <w:color w:val="auto"/>
          <w:sz w:val="20"/>
          <w:szCs w:val="20"/>
        </w:rPr>
        <w:t>: Use-Case-Diagramm CMS</w:t>
      </w:r>
      <w:bookmarkEnd w:id="9"/>
    </w:p>
    <w:p w14:paraId="26194889" w14:textId="33008257" w:rsidR="00E24CD1" w:rsidRPr="00301577" w:rsidRDefault="00E24CD1" w:rsidP="00E24CD1"/>
    <w:p w14:paraId="359523E4" w14:textId="37D59048" w:rsidR="00E24CD1" w:rsidRDefault="00E24CD1" w:rsidP="00E24CD1">
      <w:r w:rsidRPr="00E24CD1">
        <w:t xml:space="preserve">Als Akteure agieren </w:t>
      </w:r>
      <w:r>
        <w:t xml:space="preserve">in </w:t>
      </w:r>
      <w:r w:rsidRPr="00E24CD1">
        <w:t>d</w:t>
      </w:r>
      <w:r>
        <w:t xml:space="preserve">em CMS die Benutzer, wobei die Benutzer in </w:t>
      </w:r>
      <w:r w:rsidR="00301577">
        <w:t xml:space="preserve">Admins </w:t>
      </w:r>
      <w:r>
        <w:t xml:space="preserve">und </w:t>
      </w:r>
      <w:r w:rsidR="00301577">
        <w:t>sonstige Benutzer</w:t>
      </w:r>
      <w:r>
        <w:t xml:space="preserve"> unterschieden werden. Hierbei sind die Admins Benutzer mit zusätzlichen besonderen Berechtigungen. So können die Admins die</w:t>
      </w:r>
      <w:r w:rsidR="00916CB9">
        <w:t xml:space="preserve"> </w:t>
      </w:r>
      <w:r>
        <w:t xml:space="preserve">gleichen </w:t>
      </w:r>
      <w:r w:rsidR="005B63FB">
        <w:t xml:space="preserve">und noch weitere </w:t>
      </w:r>
      <w:r>
        <w:t xml:space="preserve">Funktionalitäten </w:t>
      </w:r>
      <w:r w:rsidR="005B63FB">
        <w:t xml:space="preserve">wie die anderen Benutzer </w:t>
      </w:r>
      <w:r w:rsidR="00916CB9">
        <w:t>nutzen</w:t>
      </w:r>
      <w:r w:rsidR="00301577">
        <w:t>.</w:t>
      </w:r>
      <w:r w:rsidR="005B63FB">
        <w:t xml:space="preserve"> Im Folgenden werden nun die einzelnen Use-Cases detaillierter betrachtet. </w:t>
      </w:r>
    </w:p>
    <w:p w14:paraId="7861BE37" w14:textId="68F4EC05" w:rsidR="005B63FB" w:rsidRDefault="005B63FB" w:rsidP="00E24CD1">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w:t>
      </w:r>
      <w:r w:rsidR="00301577">
        <w:t xml:space="preserve">Funktionalität </w:t>
      </w:r>
      <w:r>
        <w:t xml:space="preserve">kann </w:t>
      </w:r>
      <w:r w:rsidR="00301577">
        <w:t>genutzt werden</w:t>
      </w:r>
      <w:r>
        <w:t xml:space="preserve">, indem </w:t>
      </w:r>
      <w:r w:rsidR="00167F1D">
        <w:t xml:space="preserve">der Benutzer auf sein Profil geht und die entsprechenden </w:t>
      </w:r>
      <w:r w:rsidR="00167F1D">
        <w:lastRenderedPageBreak/>
        <w:t>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w:t>
      </w:r>
      <w:r w:rsidR="00301577">
        <w:t xml:space="preserve"> Wenn </w:t>
      </w:r>
      <w:r w:rsidR="00916CB9">
        <w:t>sich</w:t>
      </w:r>
      <w:r w:rsidR="00301577">
        <w:t xml:space="preserve"> keine Widersprüche ergeben, werden die Daten des Benutzers aktualisiert und in der Datenbank gespeichert. Bei der nächsten Anmeldung im System kann der Benutzer sich nun mit den neuen Daten anmelden.</w:t>
      </w:r>
    </w:p>
    <w:p w14:paraId="47827842" w14:textId="2883A4E7" w:rsidR="00167F1D" w:rsidRDefault="00167F1D" w:rsidP="00E24CD1">
      <w:r w:rsidRPr="00167F1D">
        <w:t>Ein weiterer Use Case stell</w:t>
      </w:r>
      <w:r>
        <w:t xml:space="preserve">t hierbei die „Übersicht abrufen“ dar. </w:t>
      </w:r>
      <w:r w:rsidR="00166287">
        <w:t xml:space="preserve">Eine Übersicht über die CI-Records und die CI-Typen kann angezeigt werden, indem in der Navigationsleiste das „Dashboard“ aufgerufen wird. </w:t>
      </w:r>
      <w:r w:rsidR="00301577">
        <w:t xml:space="preserve">Anschließend </w:t>
      </w:r>
      <w:r w:rsidR="00166287">
        <w:t xml:space="preserve">kann der Benutzer alle vorhandenen CI-Typen und die dazugehörigen CI-Records einsehen. Hierbei ist auch vorausgesetzt, dass der Benutzer am System angemeldet ist, damit niemand Unberechtigtes die gespeicherten Informationen einsehen kann. </w:t>
      </w:r>
    </w:p>
    <w:p w14:paraId="73087AAA" w14:textId="2955B649" w:rsidR="00166287" w:rsidRDefault="00166287" w:rsidP="00E24CD1">
      <w:r w:rsidRPr="002B000F">
        <w:t xml:space="preserve">Bei dem Use-Case </w:t>
      </w:r>
      <w:r>
        <w:t>„</w:t>
      </w:r>
      <w:r w:rsidRPr="002B000F">
        <w:t>CI</w:t>
      </w:r>
      <w:r w:rsidR="00301577">
        <w:t>-</w:t>
      </w:r>
      <w:r w:rsidRPr="002B000F">
        <w:t xml:space="preserve">Records verwalten” </w:t>
      </w:r>
      <w:r w:rsidR="002B000F" w:rsidRPr="002B000F">
        <w:t>wer</w:t>
      </w:r>
      <w:r w:rsidR="002B000F">
        <w:t xml:space="preserve">den unterschiedliche Funktionalitäten zusammengefasst. So kann ein Benutzer sowohl CI-Records erstellen, bearbeiten und löschen. Bei der Erstellung muss hierbei der CI-Typ, der Name des CIs und die Werte der dazugehörigen Attribute angegeben werden. </w:t>
      </w:r>
      <w:r w:rsidR="00301577">
        <w:t xml:space="preserve">Um eine fehlerhafte Eingabe des CI-Typs zu vermeiden, kann dieser hier anhand einer Drop-down-Liste ausgewählt werden. </w:t>
      </w:r>
      <w:r w:rsidR="002B000F">
        <w:t>Wie bei den vorherigen Use-Cases ist auch hier vorausgesetzt, dass der Benutzer am System angemeldet ist</w:t>
      </w:r>
      <w:r w:rsidR="0023455F">
        <w:t>. Um CI-Records zu ändern oder löschen, muss der Benutzer den entsprechenden CI-</w:t>
      </w:r>
      <w:proofErr w:type="spellStart"/>
      <w:r w:rsidR="0023455F">
        <w:t>Record</w:t>
      </w:r>
      <w:proofErr w:type="spellEnd"/>
      <w:r w:rsidR="0023455F">
        <w:t xml:space="preserve"> auswählen und kann diesen dann </w:t>
      </w:r>
      <w:r w:rsidR="00301577">
        <w:t xml:space="preserve">durch das Betätigen des jeweiligen Buttons </w:t>
      </w:r>
      <w:r w:rsidR="0023455F">
        <w:t>bearbeit</w:t>
      </w:r>
      <w:r w:rsidR="00301577">
        <w:t xml:space="preserve">en </w:t>
      </w:r>
      <w:r w:rsidR="0023455F">
        <w:t xml:space="preserve">oder auch </w:t>
      </w:r>
      <w:r w:rsidR="00301577">
        <w:t>löschen</w:t>
      </w:r>
      <w:r w:rsidR="0023455F">
        <w:t>.</w:t>
      </w:r>
    </w:p>
    <w:p w14:paraId="3E23E69D" w14:textId="0DE49792" w:rsidR="0023455F" w:rsidRDefault="0023455F" w:rsidP="00E24CD1">
      <w:r>
        <w:t>Um CI-Records zu erstellen, müssen auch CI-Typen definiert werden. Dies wird durch den Use-Case „CI-Typ</w:t>
      </w:r>
      <w:r w:rsidR="00301577">
        <w:t>en</w:t>
      </w:r>
      <w:r>
        <w:t xml:space="preserve"> verwalten“ beschrieben. Um neue CI-Typen zu erstellen muss lediglich ein Name</w:t>
      </w:r>
      <w:r w:rsidR="00916CB9">
        <w:t xml:space="preserve"> für den CI-Typ</w:t>
      </w:r>
      <w:r>
        <w:t xml:space="preserve"> und </w:t>
      </w:r>
      <w:r w:rsidR="00504211">
        <w:t>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w:t>
      </w:r>
      <w:r w:rsidR="00301577">
        <w:t>e</w:t>
      </w:r>
      <w:r w:rsidR="00504211">
        <w:t xml:space="preserve"> erstellt werden</w:t>
      </w:r>
      <w:r w:rsidR="007646B8">
        <w:t xml:space="preserve">. Wenn CI-Typen nicht mehr benötigt werden, können diese auch gelöscht oder auch nur geändert werden. Hierfür muss der entsprechende CI-Typ ausgewählt werden und kann dann durch das Betätigen </w:t>
      </w:r>
      <w:r w:rsidR="006355BC">
        <w:t>eines Buttons</w:t>
      </w:r>
      <w:r w:rsidR="007646B8">
        <w:t xml:space="preserve"> geändert oder gelöscht werden.</w:t>
      </w:r>
      <w:r w:rsidR="006355BC">
        <w:t xml:space="preserve"> Analog zu den vorher beschriebenen Use Cases muss auch hier der Benutzer angemeldet sein.</w:t>
      </w:r>
    </w:p>
    <w:p w14:paraId="7882D69F" w14:textId="7E6C1A11" w:rsidR="006355BC" w:rsidRDefault="006355BC" w:rsidP="00E24CD1">
      <w:r w:rsidRPr="006355BC">
        <w:t>Ein weiterer Use Case, welch</w:t>
      </w:r>
      <w:r>
        <w:t>e</w:t>
      </w:r>
      <w:r w:rsidR="00301577">
        <w:t>n</w:t>
      </w:r>
      <w:r>
        <w:t xml:space="preserve"> alle Benutzer anstoßen können, ist das „an/abmelden“. </w:t>
      </w:r>
      <w:r w:rsidR="007A4C42">
        <w:t xml:space="preserve">Um Zugang zum CMS zu erlangen, müssen die Benutzer sich anmelden. Hierfür müssen diese </w:t>
      </w:r>
      <w:r w:rsidR="007A4C42">
        <w:lastRenderedPageBreak/>
        <w:t xml:space="preserve">ihren Benutzernamen und ihr Passwort im Anmeldefenster eingeben. </w:t>
      </w:r>
      <w:r w:rsidR="00F851ED">
        <w:t>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das Anmelden ist hierbei, dass der Benutzer bereits registriert ist und ein initialer Benutzername und Passwort vergeben wurde.</w:t>
      </w:r>
      <w:r w:rsidR="0071136F">
        <w:t xml:space="preserve"> Die Voraussetzung für das Abmelden ist, dass der Benutzer in dem Moment angemeldet ist. Ein sekundäres Szenario wäre hierbei, dass der Benutzer den Benutzername oder das Passwort falsch eingibt. In diesem Fall </w:t>
      </w:r>
      <w:proofErr w:type="gramStart"/>
      <w:r w:rsidR="0071136F">
        <w:t>erscheint</w:t>
      </w:r>
      <w:proofErr w:type="gramEnd"/>
      <w:r w:rsidR="0071136F">
        <w:t xml:space="preserve"> eine Fehlermeldung und der Benutzer kann seine Eingaben nochmal überprüfen.</w:t>
      </w:r>
    </w:p>
    <w:p w14:paraId="08F8E1A6" w14:textId="026F7C8E" w:rsidR="00F851ED" w:rsidRPr="006355BC" w:rsidRDefault="00F851ED" w:rsidP="00E24CD1">
      <w:r>
        <w:t xml:space="preserve">Die Benutzer werden hierbei durch die Admins angelegt. Dies wird durch den Use-Case „Benutzer verwalten“ beschrieben. Die Admins haben somit eine andere Ansicht als die anderen Benutzer, da diese im Profil noch die Möglichkeit haben einen neuen Benutzer zu erstellen. </w:t>
      </w:r>
      <w:r w:rsidR="00872347">
        <w:t>Bei der Erstellung eines neuen Benutzers</w:t>
      </w:r>
      <w:r>
        <w:t xml:space="preserve"> vergeben die</w:t>
      </w:r>
      <w:r w:rsidR="00872347">
        <w:t xml:space="preserve"> Admins</w:t>
      </w:r>
      <w:r>
        <w:t xml:space="preserve"> den Benutzernamen und ein Passwort</w:t>
      </w:r>
      <w:r w:rsidR="00872347">
        <w:t>, wobei</w:t>
      </w:r>
      <w:r>
        <w:t xml:space="preserve"> der Name des Benutzers eindeutig sein</w:t>
      </w:r>
      <w:r w:rsidR="00872347">
        <w:t xml:space="preserve"> muss</w:t>
      </w:r>
      <w:r>
        <w:t>. Wenn also ein Benutzer mit bereits vorhandenem Name</w:t>
      </w:r>
      <w:r w:rsidR="00F65D42">
        <w:t>n</w:t>
      </w:r>
      <w:r>
        <w:t xml:space="preserve"> </w:t>
      </w:r>
      <w:r w:rsidR="00872347">
        <w:t>angelegt werden soll</w:t>
      </w:r>
      <w:r>
        <w:t>, erscheint hierbei eine Fehlermeldung.</w:t>
      </w:r>
      <w:r w:rsidR="00F65D42">
        <w:t xml:space="preserve"> </w:t>
      </w:r>
      <w:r w:rsidR="00872347">
        <w:t>Um einen neuen Benutzer anzumelden ist vorausgesetzt</w:t>
      </w:r>
      <w:r w:rsidR="00F65D42">
        <w:t xml:space="preserve">, dass der </w:t>
      </w:r>
      <w:r w:rsidR="00872347">
        <w:t>Admin</w:t>
      </w:r>
      <w:r w:rsidR="00F65D42">
        <w:t xml:space="preserve"> im System angemeldet ist und eine </w:t>
      </w:r>
      <w:r w:rsidR="00872347">
        <w:t>entsprechende B</w:t>
      </w:r>
      <w:r w:rsidR="00F65D42">
        <w:t>erechtigung hat.</w:t>
      </w:r>
    </w:p>
    <w:p w14:paraId="26358158" w14:textId="6DAFC3AA" w:rsidR="007D0D47" w:rsidRPr="006355BC" w:rsidRDefault="007D0D47" w:rsidP="007D0D47"/>
    <w:p w14:paraId="0AF24187" w14:textId="62EBA717" w:rsidR="007D0D47" w:rsidRDefault="007D0D47" w:rsidP="007D0D47">
      <w:pPr>
        <w:pStyle w:val="berschrift2-numeriert"/>
        <w:rPr>
          <w:lang w:val="en-US"/>
        </w:rPr>
      </w:pPr>
      <w:bookmarkStart w:id="10" w:name="_Toc53905189"/>
      <w:proofErr w:type="spellStart"/>
      <w:r>
        <w:rPr>
          <w:lang w:val="en-US"/>
        </w:rPr>
        <w:t>Klassendiagramm</w:t>
      </w:r>
      <w:bookmarkEnd w:id="10"/>
      <w:proofErr w:type="spellEnd"/>
    </w:p>
    <w:p w14:paraId="039C3C74" w14:textId="43B37AA8" w:rsidR="00E36F1B" w:rsidRDefault="0015019D" w:rsidP="00932834">
      <w:r>
        <w:t xml:space="preserve">Nach der Funktionenerfassung anhand des Use-Case-Diagrammes </w:t>
      </w:r>
      <w:r w:rsidR="006D44C6">
        <w:t xml:space="preserve">(siehe Abschnitt 2.2) </w:t>
      </w:r>
      <w:r w:rsidR="00932834">
        <w:t>wurde auch ein Klassendiagramm</w:t>
      </w:r>
      <w:r w:rsidR="006D44C6">
        <w:t xml:space="preserve"> </w:t>
      </w:r>
      <w:r w:rsidR="0084270D">
        <w:t xml:space="preserve">(siehe Abb. 3) </w:t>
      </w:r>
      <w:r w:rsidR="00101237">
        <w:t xml:space="preserve">in der Unified Modeling Language (UML) </w:t>
      </w:r>
      <w:r w:rsidR="006D44C6">
        <w:t xml:space="preserve">zum Entwurf der Software </w:t>
      </w:r>
      <w:r w:rsidR="00932834">
        <w:t xml:space="preserve">erstellt. </w:t>
      </w:r>
      <w:r w:rsidR="00101237">
        <w:t xml:space="preserve">UML ist eine standardisierte Sprache zur Modellierung von objektorientierten </w:t>
      </w:r>
      <w:r w:rsidR="0084270D">
        <w:t>Klassen.</w:t>
      </w:r>
      <w:r w:rsidR="00E36F1B">
        <w:rPr>
          <w:rStyle w:val="Funotenzeichen"/>
        </w:rPr>
        <w:footnoteReference w:id="9"/>
      </w:r>
      <w:r w:rsidR="0084270D">
        <w:t xml:space="preserve"> </w:t>
      </w:r>
    </w:p>
    <w:p w14:paraId="38AA47AD" w14:textId="448F2634" w:rsidR="00101237" w:rsidRDefault="0084270D" w:rsidP="00932834">
      <w:r>
        <w:t>In dem nachfolgenden Klassendiagramm</w:t>
      </w:r>
      <w:r w:rsidR="00932834">
        <w:t xml:space="preserve"> werden </w:t>
      </w:r>
      <w:r w:rsidR="006D44C6">
        <w:t>zur besseren Übersichtlichkeit de</w:t>
      </w:r>
      <w:r w:rsidR="00E36F1B">
        <w:t>r Beziehungen zwischen den Klassen des</w:t>
      </w:r>
      <w:r w:rsidR="006D44C6">
        <w:t xml:space="preserve"> Diagrammes </w:t>
      </w:r>
      <w:r w:rsidR="00932834">
        <w:t>nur die Klassennamen dargestellt</w:t>
      </w:r>
      <w:r w:rsidR="006D44C6">
        <w:t xml:space="preserve">, </w:t>
      </w:r>
      <w:r w:rsidR="005C4D84">
        <w:t>da</w:t>
      </w:r>
      <w:r w:rsidR="006D44C6">
        <w:t xml:space="preserve"> die </w:t>
      </w:r>
      <w:r w:rsidR="00101237">
        <w:t>Variablen</w:t>
      </w:r>
      <w:r w:rsidR="006D44C6">
        <w:t xml:space="preserve"> der Klassen mit den</w:t>
      </w:r>
      <w:r w:rsidR="00101237">
        <w:t xml:space="preserve"> </w:t>
      </w:r>
      <w:r w:rsidR="006D44C6">
        <w:t xml:space="preserve">im ERM (siehe 2.4) dargestellten </w:t>
      </w:r>
      <w:r w:rsidR="00101237">
        <w:t xml:space="preserve">Attributen </w:t>
      </w:r>
      <w:r w:rsidR="006D44C6">
        <w:t>übereinstimmen.</w:t>
      </w:r>
      <w:r w:rsidR="00932834">
        <w:t xml:space="preserve"> </w:t>
      </w:r>
      <w:r w:rsidR="00101237">
        <w:t xml:space="preserve">Die Methoden der Klassen sind sogenannte </w:t>
      </w:r>
      <w:proofErr w:type="spellStart"/>
      <w:r w:rsidR="00101237">
        <w:t>Get</w:t>
      </w:r>
      <w:proofErr w:type="spellEnd"/>
      <w:r w:rsidR="00101237">
        <w:t>- und Set- Methoden, mit denen die Instanzvariablen geändert oder abgefragt werden können, da die Variablen private sind, um die Daten zu schützen.</w:t>
      </w:r>
      <w:r w:rsidR="00E36F1B">
        <w:t xml:space="preserve"> </w:t>
      </w:r>
    </w:p>
    <w:p w14:paraId="7A1791AA" w14:textId="21050533" w:rsidR="00101237" w:rsidRDefault="00E36F1B" w:rsidP="00932834">
      <w:r>
        <w:t xml:space="preserve">In UML werden </w:t>
      </w:r>
      <w:r w:rsidR="00224F5B">
        <w:t>verschiedene</w:t>
      </w:r>
      <w:r>
        <w:t xml:space="preserve"> Beziehung</w:t>
      </w:r>
      <w:r w:rsidR="00224F5B">
        <w:t>sarten</w:t>
      </w:r>
      <w:r>
        <w:t xml:space="preserve"> zwischen den Klassen </w:t>
      </w:r>
      <w:r w:rsidR="00224F5B">
        <w:t xml:space="preserve">definiert. Die Assoziation wird hierbei durch eine einfache Linie dargestellt. Eine Assoziation bedeutet, dass die Objekte zweier Klassen etwas miteinander zu tun haben. Die genaue Beziehung wird anhand einer kurzen Beschreibung an der Verbindungslinie </w:t>
      </w:r>
      <w:r w:rsidR="00EF2F78">
        <w:t xml:space="preserve">und </w:t>
      </w:r>
      <w:r w:rsidR="00201EEA">
        <w:t>anhand der</w:t>
      </w:r>
      <w:r w:rsidR="00EF2F78">
        <w:t xml:space="preserve"> Multiplizität </w:t>
      </w:r>
      <w:r w:rsidR="00224F5B">
        <w:t xml:space="preserve">definiert. Über </w:t>
      </w:r>
      <w:r w:rsidR="00224F5B">
        <w:lastRenderedPageBreak/>
        <w:t>die Multiplizität kann angegeben werden, wie viele Objekte einer Klasse an der Beziehung beteiligt sind.</w:t>
      </w:r>
      <w:r w:rsidR="00EF2F78">
        <w:rPr>
          <w:rStyle w:val="Funotenzeichen"/>
        </w:rPr>
        <w:footnoteReference w:id="10"/>
      </w:r>
    </w:p>
    <w:p w14:paraId="58A71EC8" w14:textId="013B27DB" w:rsidR="00E36F1B" w:rsidRPr="00E36F1B" w:rsidRDefault="00224F5B" w:rsidP="00AC63BC">
      <w:r>
        <w:t xml:space="preserve">Eine Verfeinerung der Assoziation stellt die Aggregation und die Komposition dar. Die Aggregation wird durch eine unausgefüllte </w:t>
      </w:r>
      <w:r w:rsidR="0070569D">
        <w:t xml:space="preserve">und </w:t>
      </w:r>
      <w:r>
        <w:t>die Komposition anhand einer schwarz ausgefüllten Raute</w:t>
      </w:r>
      <w:r w:rsidR="0070569D">
        <w:t xml:space="preserve"> dargestellt</w:t>
      </w:r>
      <w:r>
        <w:t>. Eine Aggregation ist eine Beziehung, die eine „Ist-Teil von Beziehung“ beschreibt.</w:t>
      </w:r>
      <w:r w:rsidR="00AC63BC">
        <w:t xml:space="preserve"> Eine Komposition ist eine Aggregation mit engerer Beziehung, da dort die Lebensdauer </w:t>
      </w:r>
      <w:r w:rsidR="00201EEA">
        <w:t>bei</w:t>
      </w:r>
      <w:r w:rsidR="00AC63BC">
        <w:t>der Instanzen gleich ist.</w:t>
      </w:r>
      <w:r w:rsidR="00AC63BC">
        <w:rPr>
          <w:rStyle w:val="Funotenzeichen"/>
        </w:rPr>
        <w:footnoteReference w:id="11"/>
      </w:r>
      <w:r w:rsidR="00AC63BC">
        <w:t xml:space="preserve"> </w:t>
      </w:r>
    </w:p>
    <w:p w14:paraId="0CECE0E2" w14:textId="1476DD4E" w:rsidR="007D0D47" w:rsidRDefault="00932834" w:rsidP="007D0D47">
      <w:pPr>
        <w:rPr>
          <w:lang w:val="en-US"/>
        </w:rPr>
      </w:pPr>
      <w:r>
        <w:rPr>
          <w:noProof/>
        </w:rPr>
        <w:drawing>
          <wp:inline distT="0" distB="0" distL="0" distR="0" wp14:anchorId="7FF80ECB" wp14:editId="4E27AB83">
            <wp:extent cx="5759450" cy="2552065"/>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0A972E52" w14:textId="13F6E1EA" w:rsidR="006F1461" w:rsidRDefault="006F1461" w:rsidP="006F1461">
      <w:pPr>
        <w:pStyle w:val="Beschriftung"/>
        <w:jc w:val="center"/>
        <w:rPr>
          <w:color w:val="auto"/>
          <w:sz w:val="20"/>
          <w:szCs w:val="20"/>
        </w:rPr>
      </w:pPr>
      <w:bookmarkStart w:id="11"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sidR="00E93532">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11"/>
    </w:p>
    <w:p w14:paraId="56EACE32" w14:textId="6EB6E921" w:rsidR="006D44C6" w:rsidRPr="00932834" w:rsidRDefault="006D44C6" w:rsidP="006D44C6"/>
    <w:p w14:paraId="7C86B56B" w14:textId="2174844C" w:rsidR="006D44C6" w:rsidRPr="006D44C6" w:rsidRDefault="00B26CBF" w:rsidP="006D44C6">
      <w:r>
        <w:t xml:space="preserve">Analog zum Akteur Benutzer im Use-Case-Diagramm gibt es hier eine Klasse Benutzer, welche die jeweiligen Attribute des Benutzers definiert. Da ein Admin auch ein Benutzer mit ähnlichen </w:t>
      </w:r>
      <w:r w:rsidR="00A46524">
        <w:t>Eigenschaften</w:t>
      </w:r>
      <w:r>
        <w:t xml:space="preserve"> ist, werden dessen Daten auch anhand einer Instanz der Klasse Benutzer gespeichert. Die Berechtigungsgruppen werden hierbei </w:t>
      </w:r>
      <w:r w:rsidR="004360B8">
        <w:t xml:space="preserve">dann </w:t>
      </w:r>
      <w:r>
        <w:t>anhand der zugeordneten Berechtigungsinstanz definiert, wobei jeder Benutzer nur eine Berechtigung haben kann. Die</w:t>
      </w:r>
      <w:r w:rsidR="004360B8">
        <w:t xml:space="preserve"> B</w:t>
      </w:r>
      <w:r>
        <w:t xml:space="preserve">enutzer erstellen dann null bis beliebig viele </w:t>
      </w:r>
      <w:proofErr w:type="spellStart"/>
      <w:r>
        <w:t>C</w:t>
      </w:r>
      <w:r w:rsidR="004360B8">
        <w:t>onfigItems</w:t>
      </w:r>
      <w:proofErr w:type="spellEnd"/>
      <w:r w:rsidR="004360B8">
        <w:t xml:space="preserve"> und </w:t>
      </w:r>
      <w:proofErr w:type="spellStart"/>
      <w:r w:rsidR="004360B8">
        <w:t>ConfigItemTyp</w:t>
      </w:r>
      <w:r w:rsidR="0070569D">
        <w:t>en</w:t>
      </w:r>
      <w:proofErr w:type="spellEnd"/>
      <w:r w:rsidR="004360B8">
        <w:t>.</w:t>
      </w:r>
    </w:p>
    <w:p w14:paraId="496A1867" w14:textId="3B1CA2C4" w:rsidR="006F1461" w:rsidRDefault="004360B8" w:rsidP="006F1461">
      <w:r>
        <w:t xml:space="preserve">Da ein </w:t>
      </w:r>
      <w:proofErr w:type="spellStart"/>
      <w:r>
        <w:t>ConfigItem</w:t>
      </w:r>
      <w:r w:rsidR="00A46524">
        <w:t>Typ</w:t>
      </w:r>
      <w:proofErr w:type="spellEnd"/>
      <w:r w:rsidR="00A46524">
        <w:t xml:space="preserve"> aus vielen </w:t>
      </w:r>
      <w:proofErr w:type="spellStart"/>
      <w:r w:rsidR="00A46524">
        <w:t>ConfigItems</w:t>
      </w:r>
      <w:proofErr w:type="spellEnd"/>
      <w:r w:rsidR="00A46524">
        <w:t xml:space="preserve"> besteht</w:t>
      </w:r>
      <w:r>
        <w:t xml:space="preserve">, handelt es sich hierbei um eine </w:t>
      </w:r>
      <w:r w:rsidR="00F1260F">
        <w:t>Aggregation</w:t>
      </w:r>
      <w:r>
        <w:t>.</w:t>
      </w:r>
      <w:r w:rsidR="00AE34C5">
        <w:t xml:space="preserve"> Allerdings kann ein </w:t>
      </w:r>
      <w:proofErr w:type="spellStart"/>
      <w:r w:rsidR="00AE34C5">
        <w:t>ConfigItem</w:t>
      </w:r>
      <w:proofErr w:type="spellEnd"/>
      <w:r w:rsidR="0070569D">
        <w:t xml:space="preserve"> auch nicht mehr zu e</w:t>
      </w:r>
      <w:r w:rsidR="00AE34C5">
        <w:t xml:space="preserve">inem bestehenden </w:t>
      </w:r>
      <w:proofErr w:type="spellStart"/>
      <w:r w:rsidR="00AE34C5">
        <w:t>ConfigItemTyp</w:t>
      </w:r>
      <w:proofErr w:type="spellEnd"/>
      <w:r w:rsidR="00AE34C5">
        <w:t xml:space="preserve"> zuordbar </w:t>
      </w:r>
      <w:r w:rsidR="008113AA">
        <w:t>sein</w:t>
      </w:r>
      <w:r w:rsidR="00AE34C5">
        <w:t xml:space="preserve">, wenn </w:t>
      </w:r>
      <w:r w:rsidR="008113AA">
        <w:t xml:space="preserve">beispielsweise </w:t>
      </w:r>
      <w:r w:rsidR="00AE34C5">
        <w:t xml:space="preserve">ein </w:t>
      </w:r>
      <w:proofErr w:type="spellStart"/>
      <w:r w:rsidR="00AE34C5">
        <w:t>ConfigItem</w:t>
      </w:r>
      <w:r w:rsidR="008113AA">
        <w:t>T</w:t>
      </w:r>
      <w:r w:rsidR="00AE34C5">
        <w:t>yp</w:t>
      </w:r>
      <w:proofErr w:type="spellEnd"/>
      <w:r w:rsidR="00AE34C5">
        <w:t xml:space="preserve"> gelöscht wurde, ohne dass zuvor alle dazugehörigen </w:t>
      </w:r>
      <w:proofErr w:type="spellStart"/>
      <w:r w:rsidR="00AE34C5">
        <w:t>ConfigItems</w:t>
      </w:r>
      <w:proofErr w:type="spellEnd"/>
      <w:r w:rsidR="00AE34C5">
        <w:t xml:space="preserve"> gelöscht wurden. Da die</w:t>
      </w:r>
      <w:r w:rsidR="008113AA">
        <w:t xml:space="preserve"> </w:t>
      </w:r>
      <w:proofErr w:type="spellStart"/>
      <w:r w:rsidR="008113AA">
        <w:t>ConfigItems</w:t>
      </w:r>
      <w:proofErr w:type="spellEnd"/>
      <w:r w:rsidR="00AE34C5">
        <w:t xml:space="preserve"> nicht automatisch gelöscht werden sollen</w:t>
      </w:r>
      <w:r w:rsidR="008113AA">
        <w:t xml:space="preserve">, </w:t>
      </w:r>
      <w:r w:rsidR="001A1566">
        <w:t xml:space="preserve">damit keine Daten verloren gehen, </w:t>
      </w:r>
      <w:r w:rsidR="008113AA">
        <w:t xml:space="preserve">können diese auch noch ohne den dazugehörigen </w:t>
      </w:r>
      <w:proofErr w:type="spellStart"/>
      <w:r w:rsidR="008113AA">
        <w:t>ConfigItemTyp</w:t>
      </w:r>
      <w:proofErr w:type="spellEnd"/>
      <w:r w:rsidR="008113AA">
        <w:t xml:space="preserve"> bestehen. Deshalb handelt es sich hierbei nicht um eine Komposition, sondern um eine Aggregation.</w:t>
      </w:r>
    </w:p>
    <w:p w14:paraId="755942B6" w14:textId="262A82AD" w:rsidR="001A1566" w:rsidRDefault="001A1566" w:rsidP="006F1461">
      <w:r>
        <w:lastRenderedPageBreak/>
        <w:t>Die vordefinierten Attribute</w:t>
      </w:r>
      <w:r w:rsidR="000846CE">
        <w:t xml:space="preserve"> für den </w:t>
      </w:r>
      <w:proofErr w:type="spellStart"/>
      <w:r w:rsidR="000846CE">
        <w:t>ConfigItemTyp</w:t>
      </w:r>
      <w:proofErr w:type="spellEnd"/>
      <w:r w:rsidR="000846CE">
        <w:t xml:space="preserve"> werden hierbei in einer anderen Klasse festgehalten, damit eine beliebige Anzahl an Attributen</w:t>
      </w:r>
      <w:r w:rsidR="008113AA">
        <w:t xml:space="preserve"> zu einem </w:t>
      </w:r>
      <w:proofErr w:type="spellStart"/>
      <w:r w:rsidR="008113AA">
        <w:t>ConfigItemTyp</w:t>
      </w:r>
      <w:proofErr w:type="spellEnd"/>
      <w:r w:rsidR="000846CE">
        <w:t xml:space="preserve"> hinzugefügt werden können. Die Attributarten werden hierbei in der Klasse Attributtyp definiert. In der Klasse Attribut w</w:t>
      </w:r>
      <w:r w:rsidR="008113AA">
        <w:t>ird</w:t>
      </w:r>
      <w:r w:rsidR="000846CE">
        <w:t xml:space="preserve"> dann </w:t>
      </w:r>
      <w:r w:rsidR="008602EA">
        <w:t xml:space="preserve">einem bestimmten </w:t>
      </w:r>
      <w:proofErr w:type="spellStart"/>
      <w:r w:rsidR="008602EA">
        <w:t>ConfigItem</w:t>
      </w:r>
      <w:proofErr w:type="spellEnd"/>
      <w:r w:rsidR="008602EA">
        <w:t xml:space="preserve"> ein Wert zu einem gewissen Attributtyp zugewiesen.</w:t>
      </w:r>
      <w:r w:rsidR="000846CE">
        <w:t xml:space="preserve"> </w:t>
      </w:r>
      <w:r w:rsidR="008602EA">
        <w:t xml:space="preserve">Zum Beispiel kann </w:t>
      </w:r>
      <w:r w:rsidR="008113AA">
        <w:t xml:space="preserve">für den </w:t>
      </w:r>
      <w:proofErr w:type="spellStart"/>
      <w:r w:rsidR="008113AA">
        <w:t>ConfigItemTyp</w:t>
      </w:r>
      <w:proofErr w:type="spellEnd"/>
      <w:r w:rsidR="008113AA">
        <w:t xml:space="preserve"> „Drucker“ eine </w:t>
      </w:r>
      <w:r w:rsidR="008602EA">
        <w:t>Instanz de</w:t>
      </w:r>
      <w:r w:rsidR="008113AA">
        <w:t>r Klasse</w:t>
      </w:r>
      <w:r w:rsidR="008602EA">
        <w:t xml:space="preserve"> </w:t>
      </w:r>
      <w:proofErr w:type="spellStart"/>
      <w:r w:rsidR="008602EA">
        <w:t>Attribut</w:t>
      </w:r>
      <w:r w:rsidR="008113AA">
        <w:t>T</w:t>
      </w:r>
      <w:r w:rsidR="008602EA">
        <w:t>yp</w:t>
      </w:r>
      <w:proofErr w:type="spellEnd"/>
      <w:r w:rsidR="008602EA">
        <w:t xml:space="preserve"> </w:t>
      </w:r>
      <w:r w:rsidR="005711E9">
        <w:t>mit de</w:t>
      </w:r>
      <w:r w:rsidR="008113AA">
        <w:t xml:space="preserve">m Namen </w:t>
      </w:r>
      <w:r w:rsidR="005711E9">
        <w:t>„</w:t>
      </w:r>
      <w:r w:rsidR="008113AA">
        <w:t>Anschaffungsjahr</w:t>
      </w:r>
      <w:r w:rsidR="005711E9">
        <w:t>“</w:t>
      </w:r>
      <w:r w:rsidR="008602EA">
        <w:t xml:space="preserve"> erstellt werden</w:t>
      </w:r>
      <w:r w:rsidR="008113AA">
        <w:t xml:space="preserve">. Wenn dann ein </w:t>
      </w:r>
      <w:proofErr w:type="spellStart"/>
      <w:r w:rsidR="008113AA">
        <w:t>ConfigItem-Record</w:t>
      </w:r>
      <w:proofErr w:type="spellEnd"/>
      <w:r w:rsidR="008113AA">
        <w:t xml:space="preserve"> des Typs Drucker erstellt wird, wird </w:t>
      </w:r>
      <w:r w:rsidR="008602EA">
        <w:t xml:space="preserve">in einer Instanz der Klasse Attribut </w:t>
      </w:r>
      <w:r w:rsidR="008113AA">
        <w:t>das Anschaffungsjahr des bestimmten Druckers festgehalten</w:t>
      </w:r>
      <w:r w:rsidR="008602EA">
        <w:t xml:space="preserve">. </w:t>
      </w:r>
      <w:r w:rsidR="00F1260F">
        <w:t xml:space="preserve">Da ein Attribut genau zu einem Attributtyp und einem </w:t>
      </w:r>
      <w:proofErr w:type="spellStart"/>
      <w:r w:rsidR="00F1260F">
        <w:t>ConfigItem</w:t>
      </w:r>
      <w:proofErr w:type="spellEnd"/>
      <w:r w:rsidR="00F1260F">
        <w:t xml:space="preserve"> gehört </w:t>
      </w:r>
      <w:r w:rsidR="00EE520F">
        <w:t>und nur existiert, solange der dazugehörige Attributtyp und der CI-</w:t>
      </w:r>
      <w:proofErr w:type="spellStart"/>
      <w:r w:rsidR="00EE520F">
        <w:t>Record</w:t>
      </w:r>
      <w:proofErr w:type="spellEnd"/>
      <w:r w:rsidR="00EE520F">
        <w:t xml:space="preserve"> existiert, </w:t>
      </w:r>
      <w:r w:rsidR="00F1260F">
        <w:t xml:space="preserve">handelt es sich hierbei um </w:t>
      </w:r>
      <w:r w:rsidR="00493D3F">
        <w:t>Kompositionen.</w:t>
      </w:r>
    </w:p>
    <w:p w14:paraId="15735E37" w14:textId="16EEB123" w:rsidR="00493D3F" w:rsidRDefault="00493D3F" w:rsidP="006F1461">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w:t>
      </w:r>
      <w:r w:rsidR="00A4239C">
        <w:t xml:space="preserve"> Deshalb handelt es sich hierbei um eine </w:t>
      </w:r>
      <w:r w:rsidR="00201EEA">
        <w:t>„</w:t>
      </w:r>
      <w:proofErr w:type="gramStart"/>
      <w:r w:rsidR="00A4239C">
        <w:t>1:n</w:t>
      </w:r>
      <w:proofErr w:type="gramEnd"/>
      <w:r w:rsidR="00201EEA">
        <w:t>“</w:t>
      </w:r>
      <w:r w:rsidR="00A4239C">
        <w:t xml:space="preserve">-Beziehung, da kein Attributtyp mehreren </w:t>
      </w:r>
      <w:proofErr w:type="spellStart"/>
      <w:r w:rsidR="00A4239C">
        <w:t>ConfigItemTypen</w:t>
      </w:r>
      <w:proofErr w:type="spellEnd"/>
      <w:r w:rsidR="00A4239C">
        <w:t xml:space="preserve"> zugeordnet werden kann.</w:t>
      </w:r>
    </w:p>
    <w:p w14:paraId="43F672D1" w14:textId="77777777" w:rsidR="004360B8" w:rsidRPr="006F1461" w:rsidRDefault="004360B8" w:rsidP="006F1461"/>
    <w:p w14:paraId="0D9BD92C" w14:textId="78B6D16D" w:rsidR="007D0D47" w:rsidRDefault="007D0D47" w:rsidP="007D0D47">
      <w:pPr>
        <w:pStyle w:val="berschrift2-numeriert"/>
        <w:rPr>
          <w:lang w:val="en-US"/>
        </w:rPr>
      </w:pPr>
      <w:bookmarkStart w:id="12" w:name="_Toc53905190"/>
      <w:r>
        <w:rPr>
          <w:lang w:val="en-US"/>
        </w:rPr>
        <w:t>Entity-Relationship-</w:t>
      </w:r>
      <w:proofErr w:type="spellStart"/>
      <w:r>
        <w:rPr>
          <w:lang w:val="en-US"/>
        </w:rPr>
        <w:t>Modell</w:t>
      </w:r>
      <w:r w:rsidR="00D112A7">
        <w:rPr>
          <w:lang w:val="en-US"/>
        </w:rPr>
        <w:t>e</w:t>
      </w:r>
      <w:bookmarkEnd w:id="12"/>
      <w:proofErr w:type="spellEnd"/>
    </w:p>
    <w:p w14:paraId="74547D90" w14:textId="23721060" w:rsidR="00BB296B" w:rsidRDefault="00AE09E0" w:rsidP="00BB296B">
      <w:r w:rsidRPr="00AE09E0">
        <w:t>Nach der Beschreibung des K</w:t>
      </w:r>
      <w:r>
        <w:t>lassendiagramms, wird in diesem Abschnitt der Entwurf für die Datenbank beschrieben. Hierfür wurden Entity-</w:t>
      </w:r>
      <w:proofErr w:type="spellStart"/>
      <w:r>
        <w:t>Relationship</w:t>
      </w:r>
      <w:proofErr w:type="spellEnd"/>
      <w:r>
        <w:t xml:space="preserve">-Modelle </w:t>
      </w:r>
      <w:r w:rsidR="00FB681E">
        <w:t xml:space="preserve">(ERM) </w:t>
      </w:r>
      <w:r>
        <w:t>erstellt. Dabei wurde zwischen der Datenbank für die Configuration Items</w:t>
      </w:r>
      <w:r w:rsidR="00BB296B">
        <w:t xml:space="preserve"> (siehe Abb. 5)</w:t>
      </w:r>
      <w:r>
        <w:t xml:space="preserve"> </w:t>
      </w:r>
      <w:r w:rsidR="006B5746">
        <w:t xml:space="preserve">und der Berechtigungsdatenbank </w:t>
      </w:r>
      <w:r w:rsidR="00BB296B">
        <w:t xml:space="preserve">(siehe Abb. 4) </w:t>
      </w:r>
      <w:r w:rsidR="006B5746">
        <w:t xml:space="preserve">unterschieden, da nicht festgehalten </w:t>
      </w:r>
      <w:r w:rsidR="007D5A31">
        <w:t>wird</w:t>
      </w:r>
      <w:r w:rsidR="006B5746">
        <w:t>, wer welchen CI-</w:t>
      </w:r>
      <w:proofErr w:type="spellStart"/>
      <w:r w:rsidR="006B5746">
        <w:t>Record</w:t>
      </w:r>
      <w:proofErr w:type="spellEnd"/>
      <w:r w:rsidR="006B5746">
        <w:t xml:space="preserve"> oder </w:t>
      </w:r>
      <w:proofErr w:type="spellStart"/>
      <w:r w:rsidR="006B5746">
        <w:t>CITyp</w:t>
      </w:r>
      <w:proofErr w:type="spellEnd"/>
      <w:r w:rsidR="006B5746">
        <w:t xml:space="preserve"> erstellt hat</w:t>
      </w:r>
      <w:r w:rsidR="007D5A31">
        <w:t>, sodass die Verbindung zwischen Benutzer und CI-</w:t>
      </w:r>
      <w:proofErr w:type="spellStart"/>
      <w:r w:rsidR="007D5A31">
        <w:t>Record</w:t>
      </w:r>
      <w:proofErr w:type="spellEnd"/>
      <w:r w:rsidR="007D5A31">
        <w:t xml:space="preserve"> beziehungsweise CI-Typ nicht in der Datenbank gespeichert wird.</w:t>
      </w:r>
    </w:p>
    <w:p w14:paraId="4F0D6749" w14:textId="3AB1D3E7" w:rsidR="008F3042" w:rsidRPr="004B6267" w:rsidRDefault="008F3042" w:rsidP="00BB296B">
      <w:r>
        <w:t xml:space="preserve">Das </w:t>
      </w:r>
      <w:r w:rsidR="00FB681E">
        <w:t xml:space="preserve">ERM ist ein Modell, um Daten strukturiert </w:t>
      </w:r>
      <w:r w:rsidR="007D5A31">
        <w:t>darzustellen</w:t>
      </w:r>
      <w:r w:rsidR="00FB681E">
        <w:t xml:space="preserve">. Hierbei entspricht eine objektorientierte Klasse einem Entitätstyp des ERM, weshalb das ERM und das Klassendiagramm einander sehr ähnlich sind. </w:t>
      </w:r>
      <w:r w:rsidR="0082005E">
        <w:t xml:space="preserve">Eine Entität ist </w:t>
      </w:r>
      <w:r w:rsidR="007D5A31">
        <w:t xml:space="preserve">ein </w:t>
      </w:r>
      <w:r w:rsidR="0082005E">
        <w:t>eindeutig identifizierbares Objekt, welche</w:t>
      </w:r>
      <w:r w:rsidR="007D5A31">
        <w:t>s</w:t>
      </w:r>
      <w:r w:rsidR="0082005E">
        <w:t xml:space="preserve"> sowohl konkrete Gegenstände wie Gebäude oder Personen oder auch abstrakte Konzepte wie Verträge oder Gesetze darstellen k</w:t>
      </w:r>
      <w:r w:rsidR="007D5A31">
        <w:t>ann</w:t>
      </w:r>
      <w:r w:rsidR="0082005E">
        <w:t xml:space="preserve">. Ähnliche Entitäten werden hierbei zu Entitätstypen zusammengefasst, welche verschiedene Eigenschaften haben. Diese </w:t>
      </w:r>
      <w:r w:rsidR="007D5A31">
        <w:t xml:space="preserve">Eigenschaften </w:t>
      </w:r>
      <w:r w:rsidR="0082005E">
        <w:t xml:space="preserve">werden als Attribute bezeichnet. Im ERM werden die Beziehungen zwischen den verschiedenen Entitätstypen </w:t>
      </w:r>
      <w:r w:rsidR="00AB7EA6">
        <w:t xml:space="preserve">mit den </w:t>
      </w:r>
      <w:r w:rsidR="007D5A31">
        <w:t>da</w:t>
      </w:r>
      <w:r w:rsidR="00AB7EA6">
        <w:t>zugehörigen Multiplizitäten dargestellt. Die Multiplizität beschreibt, wie viele Entitäten eines Entitätstypen an der Beziehung beteiligt sind.</w:t>
      </w:r>
      <w:r w:rsidR="00AB7EA6">
        <w:rPr>
          <w:rStyle w:val="Funotenzeichen"/>
        </w:rPr>
        <w:footnoteReference w:id="12"/>
      </w:r>
    </w:p>
    <w:p w14:paraId="03A7B2C6" w14:textId="4C7A65A0" w:rsidR="007D0D47" w:rsidRDefault="005C7D50" w:rsidP="007D0D47">
      <w:pPr>
        <w:rPr>
          <w:lang w:val="en-US"/>
        </w:rPr>
      </w:pPr>
      <w:r>
        <w:rPr>
          <w:noProof/>
        </w:rPr>
        <w:lastRenderedPageBreak/>
        <w:drawing>
          <wp:inline distT="0" distB="0" distL="0" distR="0" wp14:anchorId="1F030A4A" wp14:editId="7104493C">
            <wp:extent cx="5759450" cy="10287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3A706EC3" w14:textId="775CD22B" w:rsidR="004B6267" w:rsidRDefault="005C7D50" w:rsidP="00BB296B">
      <w:pPr>
        <w:pStyle w:val="Beschriftung"/>
        <w:jc w:val="center"/>
        <w:rPr>
          <w:color w:val="auto"/>
          <w:sz w:val="20"/>
          <w:szCs w:val="20"/>
        </w:rPr>
      </w:pPr>
      <w:bookmarkStart w:id="13"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sidR="00E93532">
        <w:rPr>
          <w:noProof/>
          <w:color w:val="auto"/>
          <w:sz w:val="20"/>
          <w:szCs w:val="20"/>
        </w:rPr>
        <w:t>4</w:t>
      </w:r>
      <w:r w:rsidRPr="005C7D50">
        <w:rPr>
          <w:color w:val="auto"/>
          <w:sz w:val="20"/>
          <w:szCs w:val="20"/>
        </w:rPr>
        <w:fldChar w:fldCharType="end"/>
      </w:r>
      <w:r>
        <w:rPr>
          <w:color w:val="auto"/>
          <w:sz w:val="20"/>
          <w:szCs w:val="20"/>
        </w:rPr>
        <w:t xml:space="preserve">: </w:t>
      </w:r>
      <w:r w:rsidR="004B6267">
        <w:rPr>
          <w:color w:val="auto"/>
          <w:sz w:val="20"/>
          <w:szCs w:val="20"/>
        </w:rPr>
        <w:t>Berechtigungsdatenbank-ERM</w:t>
      </w:r>
      <w:bookmarkEnd w:id="13"/>
      <w:r w:rsidR="004B6267">
        <w:rPr>
          <w:color w:val="auto"/>
          <w:sz w:val="20"/>
          <w:szCs w:val="20"/>
        </w:rPr>
        <w:t xml:space="preserve"> </w:t>
      </w:r>
    </w:p>
    <w:p w14:paraId="2A8D5745" w14:textId="0B59CA43" w:rsidR="00BB296B" w:rsidRDefault="00BB296B" w:rsidP="00BB296B"/>
    <w:p w14:paraId="2E9D611E" w14:textId="7BE3D75C" w:rsidR="004B6267" w:rsidRPr="00BB296B" w:rsidRDefault="00BB296B" w:rsidP="004B6267">
      <w:r>
        <w:t xml:space="preserve">In der Usertabelle wird der Name und das Passwort des Benutzers gespeichert. Außerdem wird noch die </w:t>
      </w:r>
      <w:proofErr w:type="spellStart"/>
      <w:r>
        <w:t>BerechtigungsID</w:t>
      </w:r>
      <w:proofErr w:type="spellEnd"/>
      <w:r>
        <w:t xml:space="preserve"> als Fremdschlüssel</w:t>
      </w:r>
      <w:r w:rsidR="007D5A31">
        <w:t xml:space="preserve"> aus der Berechtigungstabelle</w:t>
      </w:r>
      <w:r>
        <w:t xml:space="preserve"> </w:t>
      </w:r>
      <w:r w:rsidR="009F5A24">
        <w:t xml:space="preserve">in der Benutzertabelle abgespeichert, da jeder Benutzer eine bestimmte Berechtigung hat. In der Berechtigungstabelle wird die Bezeichnung der jeweiligen Berechtigung festgehalten und als eindeutiger Schlüssel eine ID vergeben. </w:t>
      </w:r>
    </w:p>
    <w:p w14:paraId="675FEAC5" w14:textId="14A9D59E" w:rsidR="006D7186" w:rsidRDefault="006D7186" w:rsidP="006D7186">
      <w:pPr>
        <w:jc w:val="left"/>
        <w:rPr>
          <w:lang w:val="en-US"/>
        </w:rPr>
      </w:pPr>
      <w:r>
        <w:rPr>
          <w:noProof/>
        </w:rPr>
        <w:drawing>
          <wp:inline distT="0" distB="0" distL="0" distR="0" wp14:anchorId="0687762D" wp14:editId="15DE853B">
            <wp:extent cx="5257800" cy="2755900"/>
            <wp:effectExtent l="0" t="0" r="0" b="63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1ABA2C3C" w14:textId="04136499" w:rsidR="004B6267" w:rsidRDefault="004B6267" w:rsidP="004B6267">
      <w:pPr>
        <w:pStyle w:val="Beschriftung"/>
        <w:jc w:val="center"/>
        <w:rPr>
          <w:color w:val="auto"/>
          <w:sz w:val="20"/>
          <w:szCs w:val="20"/>
        </w:rPr>
      </w:pPr>
      <w:bookmarkStart w:id="14"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sidR="00E93532">
        <w:rPr>
          <w:noProof/>
          <w:color w:val="auto"/>
          <w:sz w:val="20"/>
          <w:szCs w:val="20"/>
        </w:rPr>
        <w:t>5</w:t>
      </w:r>
      <w:r w:rsidRPr="004B6267">
        <w:rPr>
          <w:color w:val="auto"/>
          <w:sz w:val="20"/>
          <w:szCs w:val="20"/>
        </w:rPr>
        <w:fldChar w:fldCharType="end"/>
      </w:r>
      <w:r>
        <w:rPr>
          <w:color w:val="auto"/>
          <w:sz w:val="20"/>
          <w:szCs w:val="20"/>
        </w:rPr>
        <w:t>: CI-Datenbank-ERM</w:t>
      </w:r>
      <w:bookmarkEnd w:id="14"/>
    </w:p>
    <w:p w14:paraId="409D01EA" w14:textId="625F40CD" w:rsidR="00A52716" w:rsidRDefault="00A52716" w:rsidP="00A52716"/>
    <w:p w14:paraId="2946AB3A" w14:textId="4B176D75" w:rsidR="00F61F16" w:rsidRDefault="007D5A31" w:rsidP="00A52716">
      <w:r>
        <w:t xml:space="preserve">In der CI-Datenbank werden alle Informationen bezüglich der CI-Records und CI-Typen festgehalten. </w:t>
      </w:r>
      <w:r w:rsidR="00A52716">
        <w:t xml:space="preserve">Beim </w:t>
      </w:r>
      <w:proofErr w:type="spellStart"/>
      <w:r w:rsidR="00A52716">
        <w:t>ConfigItemTyp</w:t>
      </w:r>
      <w:proofErr w:type="spellEnd"/>
      <w:r w:rsidR="00A52716">
        <w:t xml:space="preserve"> wird lediglich der Name festgehalten, welcher zugleich auch als Schlüssel dient</w:t>
      </w:r>
      <w:r w:rsidR="00A34C6B">
        <w:t>. Das</w:t>
      </w:r>
      <w:r>
        <w:t xml:space="preserve"> bedeutet, dass der Name eindeutig sein muss und nicht öfters vorkommen darf.</w:t>
      </w:r>
      <w:r w:rsidR="00A52716">
        <w:t xml:space="preserve"> Die dazugehörigen Attribute werden hier in der </w:t>
      </w:r>
      <w:proofErr w:type="spellStart"/>
      <w:r w:rsidR="00A52716">
        <w:t>AttributTyp</w:t>
      </w:r>
      <w:proofErr w:type="spellEnd"/>
      <w:r w:rsidR="00A52716">
        <w:t xml:space="preserve"> Tabelle mit einem Name</w:t>
      </w:r>
      <w:r w:rsidR="00F61F16">
        <w:t>n</w:t>
      </w:r>
      <w:r w:rsidR="00A52716">
        <w:t xml:space="preserve"> </w:t>
      </w:r>
      <w:r>
        <w:t xml:space="preserve">und dem </w:t>
      </w:r>
      <w:proofErr w:type="spellStart"/>
      <w:r>
        <w:t>Confi</w:t>
      </w:r>
      <w:r w:rsidR="00A52716">
        <w:t>gItemTypname</w:t>
      </w:r>
      <w:r w:rsidR="00A34C6B">
        <w:t>n</w:t>
      </w:r>
      <w:proofErr w:type="spellEnd"/>
      <w:r w:rsidR="00A52716">
        <w:t xml:space="preserve"> als Fremdschlüssel</w:t>
      </w:r>
      <w:r w:rsidR="00F61F16">
        <w:t xml:space="preserve"> des dazugehörigen </w:t>
      </w:r>
      <w:proofErr w:type="spellStart"/>
      <w:r w:rsidR="00F61F16">
        <w:t>ConfigItemTyp</w:t>
      </w:r>
      <w:proofErr w:type="spellEnd"/>
      <w:r w:rsidR="00F61F16">
        <w:t xml:space="preserve"> </w:t>
      </w:r>
      <w:r>
        <w:t>gespeichert</w:t>
      </w:r>
      <w:r w:rsidR="00F61F16">
        <w:t>.</w:t>
      </w:r>
    </w:p>
    <w:p w14:paraId="4B3F7F4E" w14:textId="77777777" w:rsidR="00A34C6B" w:rsidRDefault="00F61F16" w:rsidP="00BC059D">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w:t>
      </w:r>
      <w:r w:rsidR="00A34C6B">
        <w:t xml:space="preserve">als Fremdschlüssel gespeichert, damit zuordbar ist, zu welchem </w:t>
      </w:r>
      <w:proofErr w:type="spellStart"/>
      <w:r w:rsidR="00A34C6B">
        <w:t>ConfigItemTyp</w:t>
      </w:r>
      <w:proofErr w:type="spellEnd"/>
      <w:r w:rsidR="00A34C6B">
        <w:t xml:space="preserve"> das </w:t>
      </w:r>
      <w:proofErr w:type="spellStart"/>
      <w:r w:rsidR="00A34C6B">
        <w:t>ConfigItem</w:t>
      </w:r>
      <w:proofErr w:type="spellEnd"/>
      <w:r w:rsidR="00A34C6B">
        <w:t xml:space="preserve"> gehört</w:t>
      </w:r>
      <w:r>
        <w:t xml:space="preserve">. Außerdem hat das </w:t>
      </w:r>
      <w:proofErr w:type="spellStart"/>
      <w:r>
        <w:t>ConfigItem</w:t>
      </w:r>
      <w:proofErr w:type="spellEnd"/>
      <w:r>
        <w:t xml:space="preserve"> einen Namen und eine eindeutige ID als Schlüssel. </w:t>
      </w:r>
    </w:p>
    <w:p w14:paraId="28F8DCD7" w14:textId="2C4469ED" w:rsidR="00AE2503" w:rsidRDefault="00F61F16" w:rsidP="00822227">
      <w:r>
        <w:lastRenderedPageBreak/>
        <w:t>D</w:t>
      </w:r>
      <w:r w:rsidR="00A34C6B">
        <w:t>er Schlüssel</w:t>
      </w:r>
      <w:r>
        <w:t xml:space="preserve"> </w:t>
      </w:r>
      <w:r w:rsidR="00A34C6B">
        <w:t xml:space="preserve">des </w:t>
      </w:r>
      <w:proofErr w:type="spellStart"/>
      <w:r w:rsidR="00A34C6B">
        <w:t>ConfigItems</w:t>
      </w:r>
      <w:proofErr w:type="spellEnd"/>
      <w:r w:rsidR="00A34C6B">
        <w:t xml:space="preserve"> </w:t>
      </w:r>
      <w:r>
        <w:t xml:space="preserve">wird als Fremdschlüssel in der Attribut-Tabelle festgehalten, sodass eindeutig zuordbar ist, zu welchem </w:t>
      </w:r>
      <w:proofErr w:type="spellStart"/>
      <w:r>
        <w:t>ConfigItem</w:t>
      </w:r>
      <w:proofErr w:type="spellEnd"/>
      <w:r>
        <w:t xml:space="preserve"> das Attribut gehört. </w:t>
      </w:r>
      <w:r w:rsidR="00A34C6B">
        <w:t xml:space="preserve">Außerdem wird zur Zuordnung des Attributs zu einem bestimmten Attributtyp der Fremdschlüssel gespeichert. </w:t>
      </w:r>
      <w:r>
        <w:t>In der Attribut-Tabelle wird dann der Wert</w:t>
      </w:r>
      <w:r w:rsidR="00A9584C">
        <w:t xml:space="preserve"> des Attribut</w:t>
      </w:r>
      <w:r w:rsidR="00A34C6B">
        <w:t xml:space="preserve">typs </w:t>
      </w:r>
      <w:r w:rsidR="00A9584C">
        <w:t xml:space="preserve">eines </w:t>
      </w:r>
      <w:r w:rsidR="00A34C6B">
        <w:t xml:space="preserve">bestimmten </w:t>
      </w:r>
      <w:r w:rsidR="00A9584C">
        <w:t>CI-Records</w:t>
      </w:r>
      <w:r w:rsidR="00A34C6B">
        <w:t xml:space="preserve"> </w:t>
      </w:r>
      <w:r>
        <w:t>abgespeichert.</w:t>
      </w:r>
      <w:bookmarkStart w:id="15" w:name="_GoBack"/>
      <w:bookmarkEnd w:id="15"/>
      <w:r w:rsidR="008A1D3B">
        <w:br w:type="page"/>
      </w:r>
    </w:p>
    <w:sdt>
      <w:sdtPr>
        <w:rPr>
          <w:rFonts w:eastAsiaTheme="minorHAnsi" w:cstheme="minorBidi"/>
          <w:b w:val="0"/>
          <w:sz w:val="22"/>
          <w:szCs w:val="22"/>
        </w:rPr>
        <w:tag w:val="CitaviBibliography"/>
        <w:id w:val="-1016769137"/>
        <w:placeholder>
          <w:docPart w:val="54AA7BF6B4B141709EE9A6B90612F34B"/>
        </w:placeholder>
      </w:sdtPr>
      <w:sdtEndPr/>
      <w:sdtContent>
        <w:p w14:paraId="0B165AC0" w14:textId="77777777" w:rsidR="00C41EBC" w:rsidRDefault="00BC059D" w:rsidP="00C41EBC">
          <w:pPr>
            <w:pStyle w:val="CitaviBibliographyHeading"/>
          </w:pPr>
          <w:r>
            <w:fldChar w:fldCharType="begin"/>
          </w:r>
          <w:r w:rsidRPr="00FF0346">
            <w:instrText>ADDIN CitaviBibliography</w:instrText>
          </w:r>
          <w:r>
            <w:fldChar w:fldCharType="separate"/>
          </w:r>
          <w:bookmarkStart w:id="16" w:name="_Toc53905191"/>
          <w:r w:rsidR="00C41EBC">
            <w:t>Literaturverzeichnis</w:t>
          </w:r>
          <w:bookmarkEnd w:id="16"/>
        </w:p>
        <w:p w14:paraId="04594A89" w14:textId="3F6EBDF6" w:rsidR="00C41EBC" w:rsidRDefault="00C41EBC" w:rsidP="00C41EBC">
          <w:pPr>
            <w:pStyle w:val="CitaviBibliographyEntry"/>
          </w:pPr>
          <w:bookmarkStart w:id="17" w:name="_CTVL001c99d96327b2d4ec5986a715d930d379f"/>
          <w:r w:rsidRPr="00C41EBC">
            <w:rPr>
              <w:b/>
            </w:rPr>
            <w:t>Goll, J. (2011):</w:t>
          </w:r>
          <w:bookmarkEnd w:id="17"/>
          <w:r w:rsidRPr="00C41EBC">
            <w:rPr>
              <w:b/>
            </w:rPr>
            <w:t xml:space="preserve"> </w:t>
          </w:r>
          <w:r w:rsidRPr="00C41EBC">
            <w:t xml:space="preserve">Methoden und Architekturen der Softwaretechnik, 1. Aufl., Wiesbaden: </w:t>
          </w:r>
          <w:proofErr w:type="spellStart"/>
          <w:r w:rsidRPr="00C41EBC">
            <w:t>Vieweg+Teubner</w:t>
          </w:r>
          <w:proofErr w:type="spellEnd"/>
          <w:r w:rsidRPr="00C41EBC">
            <w:t xml:space="preserve"> Verlag</w:t>
          </w:r>
        </w:p>
        <w:p w14:paraId="167A5472" w14:textId="3F6E1809" w:rsidR="00822227" w:rsidRDefault="00822227" w:rsidP="00822227">
          <w:pPr>
            <w:pStyle w:val="CitaviBibliographyEntry"/>
          </w:pPr>
          <w:proofErr w:type="spellStart"/>
          <w:r>
            <w:rPr>
              <w:b/>
              <w:bCs/>
            </w:rPr>
            <w:t>Gross</w:t>
          </w:r>
          <w:proofErr w:type="spellEnd"/>
          <w:r>
            <w:rPr>
              <w:b/>
              <w:bCs/>
            </w:rPr>
            <w:t xml:space="preserve">, J. (2008): </w:t>
          </w:r>
          <w:r>
            <w:t>Best Practice im wertorientierten IT-Servicemanagement — zwei Frame-works im Vergleich, in: HMD Praxis der Wirtschaftsinformatik, 45. Jg., Nr. 6, S. 38–47</w:t>
          </w:r>
        </w:p>
        <w:p w14:paraId="593BA547" w14:textId="6A395FEA" w:rsidR="00C41EBC" w:rsidRDefault="00C41EBC" w:rsidP="00C41EBC">
          <w:pPr>
            <w:pStyle w:val="CitaviBibliographyEntry"/>
          </w:pPr>
          <w:bookmarkStart w:id="18" w:name="_CTVL0017b998fa97e8641bb91a61bf742691591"/>
          <w:r w:rsidRPr="00C41EBC">
            <w:rPr>
              <w:b/>
            </w:rPr>
            <w:t>Leimeister, J. M. (2020):</w:t>
          </w:r>
          <w:bookmarkEnd w:id="18"/>
          <w:r w:rsidRPr="00C41EBC">
            <w:rPr>
              <w:b/>
            </w:rPr>
            <w:t xml:space="preserve"> </w:t>
          </w:r>
          <w:r w:rsidRPr="00C41EBC">
            <w:t>Service Management und Service Operations, in: Dienstleistungsengineering und -management, (Hrsg.: Leimeister, J. M.), 2nd ed. 2020, Berlin, Heidelberg: Springer Berlin Heidelberg, S. 279–342</w:t>
          </w:r>
        </w:p>
        <w:p w14:paraId="3621799D" w14:textId="551560CA" w:rsidR="00822227" w:rsidRDefault="00822227" w:rsidP="00822227">
          <w:pPr>
            <w:pStyle w:val="CitaviBibliographyEntry"/>
          </w:pPr>
          <w:proofErr w:type="spellStart"/>
          <w:r>
            <w:rPr>
              <w:b/>
              <w:bCs/>
            </w:rPr>
            <w:t>Marrone</w:t>
          </w:r>
          <w:proofErr w:type="spellEnd"/>
          <w:r>
            <w:rPr>
              <w:b/>
              <w:bCs/>
            </w:rPr>
            <w:t xml:space="preserve">, M./Kolbe, L. M. (2011): </w:t>
          </w:r>
          <w:r>
            <w:t xml:space="preserve">Einfluss von IT-Service-Management-Frameworks auf die IT-Organisation, in: WIRTSCHAFTSINFORMATIK, 53. </w:t>
          </w:r>
          <w:r w:rsidRPr="00FF0346">
            <w:rPr>
              <w:lang w:val="en-US"/>
            </w:rPr>
            <w:t>Jg., Nr. 1, S. 5–19</w:t>
          </w:r>
        </w:p>
        <w:p w14:paraId="2D04C1C3" w14:textId="77777777" w:rsidR="00C41EBC" w:rsidRPr="00C41EBC" w:rsidRDefault="00C41EBC" w:rsidP="00C41EBC">
          <w:pPr>
            <w:pStyle w:val="CitaviBibliographyEntry"/>
            <w:rPr>
              <w:lang w:val="en-US"/>
            </w:rPr>
          </w:pPr>
          <w:bookmarkStart w:id="19" w:name="_CTVL00108ca84fb7de94a3fbacdea771f98dde0"/>
          <w:r w:rsidRPr="00C41EBC">
            <w:rPr>
              <w:b/>
              <w:lang w:val="en-US"/>
            </w:rPr>
            <w:t>Rance, S. (2011):</w:t>
          </w:r>
          <w:bookmarkEnd w:id="19"/>
          <w:r w:rsidRPr="00C41EBC">
            <w:rPr>
              <w:b/>
              <w:lang w:val="en-US"/>
            </w:rPr>
            <w:t xml:space="preserve"> </w:t>
          </w:r>
          <w:r w:rsidRPr="00C41EBC">
            <w:rPr>
              <w:lang w:val="en-US"/>
            </w:rPr>
            <w:t xml:space="preserve">ITIL, Service Transition, 2011 ed., 2. impr, London: TSO </w:t>
          </w:r>
          <w:proofErr w:type="gramStart"/>
          <w:r w:rsidRPr="00C41EBC">
            <w:rPr>
              <w:lang w:val="en-US"/>
            </w:rPr>
            <w:t>The</w:t>
          </w:r>
          <w:proofErr w:type="gramEnd"/>
          <w:r w:rsidRPr="00C41EBC">
            <w:rPr>
              <w:lang w:val="en-US"/>
            </w:rPr>
            <w:t xml:space="preserve"> Stationery Office</w:t>
          </w:r>
        </w:p>
        <w:p w14:paraId="6B7653F3" w14:textId="381BA4AE" w:rsidR="00423BB3" w:rsidRPr="00FF0346" w:rsidRDefault="00C41EBC" w:rsidP="00822227">
          <w:pPr>
            <w:pStyle w:val="CitaviBibliographyEntry"/>
          </w:pPr>
          <w:bookmarkStart w:id="20" w:name="_CTVL00178835461009a4256a16dafa1d812d100"/>
          <w:r w:rsidRPr="00C41EBC">
            <w:rPr>
              <w:b/>
              <w:lang w:val="en-US"/>
            </w:rPr>
            <w:t>Xu, L. D./Chaudhry, S. S./Tjoa, A. M. (2008):</w:t>
          </w:r>
          <w:bookmarkEnd w:id="20"/>
          <w:r w:rsidRPr="00C41EBC">
            <w:rPr>
              <w:b/>
              <w:lang w:val="en-US"/>
            </w:rPr>
            <w:t xml:space="preserve"> </w:t>
          </w:r>
          <w:r w:rsidRPr="00C41EBC">
            <w:rPr>
              <w:lang w:val="en-US"/>
            </w:rPr>
            <w:t xml:space="preserve">Research and Practical Issues of Enterprise Information Systems II, Volume 2 IFIP TC 8 WG 8.9 International Conference on Research and Practical Issues of Enterprise Information Systems (CONFENIS 2007) October 14-16, 2007, Beijing, China, 255. </w:t>
          </w:r>
          <w:r w:rsidRPr="00C41EBC">
            <w:t xml:space="preserve">Jg., Boston, MA: International Federation </w:t>
          </w:r>
          <w:proofErr w:type="spellStart"/>
          <w:r w:rsidRPr="00C41EBC">
            <w:t>for</w:t>
          </w:r>
          <w:proofErr w:type="spellEnd"/>
          <w:r w:rsidRPr="00C41EBC">
            <w:t xml:space="preserve"> Information Processing</w:t>
          </w:r>
          <w:r w:rsidR="00BC059D">
            <w:fldChar w:fldCharType="end"/>
          </w:r>
        </w:p>
      </w:sdtContent>
    </w:sdt>
    <w:p w14:paraId="4904ED0D" w14:textId="0FA1ACC4" w:rsidR="00DA49EE" w:rsidRPr="00DA49EE" w:rsidRDefault="00DA49EE" w:rsidP="00463C07">
      <w:pPr>
        <w:pStyle w:val="CitaviBibliographyEntry"/>
        <w:rPr>
          <w:lang w:val="en-US"/>
        </w:rPr>
      </w:pPr>
    </w:p>
    <w:p w14:paraId="05A98BD2" w14:textId="2ADED9BB" w:rsidR="00DA49EE" w:rsidRDefault="00DA49EE" w:rsidP="00DA49EE">
      <w:pPr>
        <w:rPr>
          <w:lang w:val="en-US"/>
        </w:rPr>
      </w:pPr>
    </w:p>
    <w:p w14:paraId="4253B6DF" w14:textId="209B5DFC" w:rsidR="002012B7" w:rsidRPr="002012B7" w:rsidRDefault="002012B7" w:rsidP="002012B7">
      <w:pPr>
        <w:rPr>
          <w:lang w:val="en-US"/>
        </w:rPr>
      </w:pPr>
    </w:p>
    <w:p w14:paraId="03713F47" w14:textId="2A953925" w:rsidR="002012B7" w:rsidRPr="002012B7" w:rsidRDefault="002012B7" w:rsidP="002012B7">
      <w:pPr>
        <w:rPr>
          <w:lang w:val="en-US"/>
        </w:rPr>
      </w:pPr>
    </w:p>
    <w:p w14:paraId="39BE1CAE" w14:textId="4D5F09B0" w:rsidR="002012B7" w:rsidRDefault="002012B7" w:rsidP="002012B7">
      <w:pPr>
        <w:rPr>
          <w:lang w:val="en-US"/>
        </w:rPr>
      </w:pPr>
    </w:p>
    <w:p w14:paraId="520393E8" w14:textId="6E4E057E" w:rsidR="002012B7" w:rsidRPr="002012B7" w:rsidRDefault="002012B7" w:rsidP="002012B7">
      <w:pPr>
        <w:tabs>
          <w:tab w:val="left" w:pos="2662"/>
        </w:tabs>
        <w:rPr>
          <w:lang w:val="en-US"/>
        </w:rPr>
      </w:pPr>
      <w:r>
        <w:rPr>
          <w:lang w:val="en-US"/>
        </w:rPr>
        <w:tab/>
      </w:r>
    </w:p>
    <w:sectPr w:rsidR="002012B7" w:rsidRPr="002012B7" w:rsidSect="00981004">
      <w:headerReference w:type="first" r:id="rId22"/>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455D7" w14:textId="77777777" w:rsidR="000B2879" w:rsidRDefault="000B2879" w:rsidP="00702FA8">
      <w:pPr>
        <w:spacing w:before="0" w:line="240" w:lineRule="auto"/>
      </w:pPr>
      <w:r>
        <w:separator/>
      </w:r>
    </w:p>
  </w:endnote>
  <w:endnote w:type="continuationSeparator" w:id="0">
    <w:p w14:paraId="6A6E6542" w14:textId="77777777" w:rsidR="000B2879" w:rsidRDefault="000B2879"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70569D" w:rsidRDefault="0070569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70569D" w:rsidRDefault="0070569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70569D" w:rsidRDefault="0070569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D3BFDC" w14:textId="77777777" w:rsidR="000B2879" w:rsidRDefault="000B2879" w:rsidP="00702FA8">
      <w:pPr>
        <w:spacing w:before="0" w:line="240" w:lineRule="auto"/>
      </w:pPr>
      <w:r>
        <w:separator/>
      </w:r>
    </w:p>
  </w:footnote>
  <w:footnote w:type="continuationSeparator" w:id="0">
    <w:p w14:paraId="6F8E9DB2" w14:textId="77777777" w:rsidR="000B2879" w:rsidRDefault="000B2879" w:rsidP="00702FA8">
      <w:pPr>
        <w:spacing w:before="0" w:line="240" w:lineRule="auto"/>
      </w:pPr>
      <w:r>
        <w:continuationSeparator/>
      </w:r>
    </w:p>
  </w:footnote>
  <w:footnote w:id="1">
    <w:p w14:paraId="1898028F" w14:textId="202BFA98" w:rsidR="0070569D" w:rsidRDefault="0070569D">
      <w:pPr>
        <w:pStyle w:val="Funotentext"/>
      </w:pPr>
      <w:r>
        <w:rPr>
          <w:rStyle w:val="Funotenzeichen"/>
        </w:rPr>
        <w:footnoteRef/>
      </w:r>
      <w:r>
        <w:t xml:space="preserve"> Vgl. </w:t>
      </w:r>
      <w:proofErr w:type="spellStart"/>
      <w:r>
        <w:t>Marrone</w:t>
      </w:r>
      <w:proofErr w:type="spellEnd"/>
      <w:r>
        <w:t xml:space="preserve">/Kolbe 2011, S. 5  </w:t>
      </w:r>
    </w:p>
  </w:footnote>
  <w:footnote w:id="2">
    <w:p w14:paraId="6AAAFA54" w14:textId="308495B8" w:rsidR="0070569D" w:rsidRDefault="0070569D">
      <w:pPr>
        <w:pStyle w:val="Funotentext"/>
      </w:pPr>
      <w:r>
        <w:rPr>
          <w:rStyle w:val="Funotenzeichen"/>
        </w:rPr>
        <w:footnoteRef/>
      </w:r>
      <w:r>
        <w:t xml:space="preserve"> Vgl. </w:t>
      </w:r>
      <w:proofErr w:type="spellStart"/>
      <w:r>
        <w:t>Gross</w:t>
      </w:r>
      <w:proofErr w:type="spellEnd"/>
      <w:r>
        <w:t xml:space="preserve"> 2008, S. 38  </w:t>
      </w:r>
    </w:p>
  </w:footnote>
  <w:footnote w:id="3">
    <w:p w14:paraId="45C22FC2" w14:textId="04ACE8F4" w:rsidR="0070569D" w:rsidRDefault="0070569D">
      <w:pPr>
        <w:pStyle w:val="Funotentext"/>
      </w:pPr>
      <w:r>
        <w:rPr>
          <w:rStyle w:val="Funotenzeichen"/>
        </w:rPr>
        <w:footnoteRef/>
      </w:r>
      <w:r>
        <w:t xml:space="preserve"> </w:t>
      </w:r>
      <w:sdt>
        <w:sdtPr>
          <w:alias w:val="To edit, see citavi.com/edit"/>
          <w:tag w:val="CitaviPlaceholder#744e4855-5439-44dc-b7b5-9e4568d3e8fa"/>
          <w:id w:val="-873467839"/>
          <w:placeholder>
            <w:docPart w:val="4737AFAF819241BAA47B0981BFC31225"/>
          </w:placeholder>
        </w:sdtPr>
        <w:sdtEnd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4CFCD8BF" w14:textId="77777777" w:rsidR="0070569D" w:rsidRPr="00231E01" w:rsidRDefault="0070569D" w:rsidP="00184416">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9686B22A7579428CBF676B23032477F3"/>
          </w:placeholder>
        </w:sdtPr>
        <w:sdtEnd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sidRPr="00231E01">
            <w:rPr>
              <w:noProof/>
              <w:lang w:val="en-US"/>
            </w:rPr>
            <w:t>Vgl. Rance 2011, S. 89 f.</w:t>
          </w:r>
          <w:r>
            <w:rPr>
              <w:noProof/>
            </w:rPr>
            <w:fldChar w:fldCharType="end"/>
          </w:r>
        </w:sdtContent>
      </w:sdt>
    </w:p>
  </w:footnote>
  <w:footnote w:id="5">
    <w:p w14:paraId="16C67B65" w14:textId="77777777" w:rsidR="0070569D" w:rsidRPr="004B0CCD" w:rsidRDefault="0070569D" w:rsidP="004B0CCD">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93</w:t>
      </w:r>
    </w:p>
  </w:footnote>
  <w:footnote w:id="6">
    <w:p w14:paraId="5778834B" w14:textId="77777777" w:rsidR="0070569D" w:rsidRPr="004B0CCD" w:rsidRDefault="0070569D" w:rsidP="004B0CCD">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308 f.</w:t>
      </w:r>
    </w:p>
  </w:footnote>
  <w:footnote w:id="7">
    <w:p w14:paraId="0621DEA2" w14:textId="3D99ADB9" w:rsidR="0070569D" w:rsidRDefault="0070569D">
      <w:pPr>
        <w:pStyle w:val="Funotentext"/>
      </w:pPr>
      <w:r>
        <w:rPr>
          <w:rStyle w:val="Funotenzeichen"/>
        </w:rPr>
        <w:footnoteRef/>
      </w:r>
      <w:r>
        <w:t xml:space="preserve"> Vgl. </w:t>
      </w:r>
      <w:proofErr w:type="spellStart"/>
      <w:r>
        <w:t>Rance</w:t>
      </w:r>
      <w:proofErr w:type="spellEnd"/>
      <w:r>
        <w:t xml:space="preserve"> 2011, S. 94</w:t>
      </w:r>
    </w:p>
  </w:footnote>
  <w:footnote w:id="8">
    <w:p w14:paraId="7E129438" w14:textId="5953E048" w:rsidR="0070569D" w:rsidRDefault="0070569D">
      <w:pPr>
        <w:pStyle w:val="Funotentext"/>
      </w:pPr>
      <w:r>
        <w:rPr>
          <w:rStyle w:val="Funotenzeichen"/>
        </w:rPr>
        <w:footnoteRef/>
      </w:r>
      <w:r>
        <w:t xml:space="preserve"> </w:t>
      </w:r>
      <w:sdt>
        <w:sdtPr>
          <w:alias w:val="To edit, see citavi.com/edit"/>
          <w:tag w:val="CitaviPlaceholder#2c5b5d1a-5d13-4cbd-9454-46e7deae8178"/>
          <w:id w:val="798420044"/>
          <w:placeholder>
            <w:docPart w:val="DefaultPlaceholder_-1854013440"/>
          </w:placeholder>
        </w:sdtPr>
        <w:sdtEnd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4D26F574" w14:textId="0F38218D" w:rsidR="0070569D" w:rsidRDefault="0070569D">
      <w:pPr>
        <w:pStyle w:val="Funotentext"/>
      </w:pPr>
      <w:r>
        <w:rPr>
          <w:rStyle w:val="Funotenzeichen"/>
        </w:rPr>
        <w:footnoteRef/>
      </w:r>
      <w:r>
        <w:t xml:space="preserve"> </w:t>
      </w:r>
      <w:sdt>
        <w:sdtPr>
          <w:alias w:val="To edit, see citavi.com/edit"/>
          <w:tag w:val="CitaviPlaceholder#3f9c8bd4-ee9a-43fc-9768-0724c6d631a0"/>
          <w:id w:val="228970507"/>
          <w:placeholder>
            <w:docPart w:val="DefaultPlaceholder_-1854013440"/>
          </w:placeholder>
        </w:sdtPr>
        <w:sdtEnd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3A7DF6C" w14:textId="77777777" w:rsidR="0070569D" w:rsidRDefault="0070569D" w:rsidP="00EF2F78">
      <w:pPr>
        <w:pStyle w:val="Funotentext"/>
      </w:pPr>
      <w:r>
        <w:rPr>
          <w:rStyle w:val="Funotenzeichen"/>
        </w:rPr>
        <w:footnoteRef/>
      </w:r>
      <w:r>
        <w:t xml:space="preserve"> </w:t>
      </w:r>
      <w:sdt>
        <w:sdtPr>
          <w:alias w:val="To edit, see citavi.com/edit"/>
          <w:tag w:val="CitaviPlaceholder#1f6a6c9f-7564-4200-905b-a39ad4831d4f"/>
          <w:id w:val="1080646801"/>
          <w:placeholder>
            <w:docPart w:val="E39BC6FAFFA94A0A852BF6013D247E6F"/>
          </w:placeholder>
        </w:sdtPr>
        <w:sdtEnd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3ADCFAA3" w14:textId="0B7A36E8" w:rsidR="0070569D" w:rsidRDefault="0070569D">
      <w:pPr>
        <w:pStyle w:val="Funotentext"/>
      </w:pPr>
      <w:r>
        <w:rPr>
          <w:rStyle w:val="Funotenzeichen"/>
        </w:rPr>
        <w:footnoteRef/>
      </w:r>
      <w:r>
        <w:t xml:space="preserve"> </w:t>
      </w:r>
      <w:sdt>
        <w:sdtPr>
          <w:alias w:val="To edit, see citavi.com/edit"/>
          <w:tag w:val="CitaviPlaceholder#90447bdf-3611-4b59-a37d-9a1d49a31314"/>
          <w:id w:val="-440615099"/>
          <w:placeholder>
            <w:docPart w:val="DefaultPlaceholder_-1854013440"/>
          </w:placeholder>
        </w:sdtPr>
        <w:sdtEnd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2A1F529E" w14:textId="590E06B8" w:rsidR="0070569D" w:rsidRDefault="0070569D">
      <w:pPr>
        <w:pStyle w:val="Funotentext"/>
      </w:pPr>
      <w:r>
        <w:rPr>
          <w:rStyle w:val="Funotenzeichen"/>
        </w:rPr>
        <w:footnoteRef/>
      </w:r>
      <w:r>
        <w:t xml:space="preserve"> </w:t>
      </w:r>
      <w:sdt>
        <w:sdtPr>
          <w:alias w:val="To edit, see citavi.com/edit"/>
          <w:tag w:val="CitaviPlaceholder#1248538a-d4df-4b4f-9424-aa3a97afc6de"/>
          <w:id w:val="-1884082931"/>
          <w:placeholder>
            <w:docPart w:val="DefaultPlaceholder_-1854013440"/>
          </w:placeholder>
        </w:sdtPr>
        <w:sdtEnd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EndPr/>
    <w:sdtContent>
      <w:p w14:paraId="615C4B3C" w14:textId="77777777" w:rsidR="0070569D" w:rsidRDefault="0070569D" w:rsidP="00702FA8">
        <w:r>
          <w:fldChar w:fldCharType="begin"/>
        </w:r>
        <w:r>
          <w:instrText>PAGE   \* MERGEFORMAT</w:instrText>
        </w:r>
        <w:r>
          <w:fldChar w:fldCharType="separate"/>
        </w:r>
        <w:r>
          <w:rPr>
            <w:noProof/>
          </w:rPr>
          <w:t>6</w:t>
        </w:r>
        <w:r>
          <w:fldChar w:fldCharType="end"/>
        </w:r>
      </w:p>
    </w:sdtContent>
  </w:sdt>
  <w:p w14:paraId="2CBF356F" w14:textId="77777777" w:rsidR="0070569D" w:rsidRDefault="0070569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EndPr/>
    <w:sdtContent>
      <w:p w14:paraId="293CAAEB" w14:textId="6C1B0A77" w:rsidR="0070569D" w:rsidRPr="00702FA8" w:rsidRDefault="0070569D"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70569D" w:rsidRDefault="0070569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70569D" w:rsidRDefault="0070569D">
    <w:pPr>
      <w:pStyle w:val="Kopfzeile"/>
      <w:jc w:val="right"/>
    </w:pPr>
  </w:p>
  <w:p w14:paraId="0DE02DA6" w14:textId="77777777" w:rsidR="0070569D" w:rsidRDefault="0070569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47FBD28C" w:rsidR="0070569D" w:rsidRDefault="0070569D" w:rsidP="008333EE">
    <w:pPr>
      <w:pStyle w:val="Kopfzeile"/>
      <w:ind w:left="4536" w:firstLine="3960"/>
      <w:jc w:val="center"/>
    </w:pPr>
    <w:r>
      <w:t>1</w:t>
    </w:r>
  </w:p>
  <w:p w14:paraId="4CFF71CF" w14:textId="77777777" w:rsidR="0070569D" w:rsidRDefault="0070569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3"/>
  </w:num>
  <w:num w:numId="2">
    <w:abstractNumId w:val="12"/>
  </w:num>
  <w:num w:numId="3">
    <w:abstractNumId w:val="15"/>
  </w:num>
  <w:num w:numId="4">
    <w:abstractNumId w:val="18"/>
  </w:num>
  <w:num w:numId="5">
    <w:abstractNumId w:val="16"/>
  </w:num>
  <w:num w:numId="6">
    <w:abstractNumId w:val="14"/>
  </w:num>
  <w:num w:numId="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17"/>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1019A"/>
    <w:rsid w:val="00040349"/>
    <w:rsid w:val="000578C4"/>
    <w:rsid w:val="00063D9E"/>
    <w:rsid w:val="000846CE"/>
    <w:rsid w:val="000A2614"/>
    <w:rsid w:val="000B2507"/>
    <w:rsid w:val="000B2879"/>
    <w:rsid w:val="000C2CFC"/>
    <w:rsid w:val="000E1FAA"/>
    <w:rsid w:val="000E7FC1"/>
    <w:rsid w:val="000F329B"/>
    <w:rsid w:val="00100A82"/>
    <w:rsid w:val="00101237"/>
    <w:rsid w:val="001218ED"/>
    <w:rsid w:val="00127658"/>
    <w:rsid w:val="001326B1"/>
    <w:rsid w:val="0015019D"/>
    <w:rsid w:val="001601E4"/>
    <w:rsid w:val="001614CE"/>
    <w:rsid w:val="00166287"/>
    <w:rsid w:val="001669C7"/>
    <w:rsid w:val="00167F1D"/>
    <w:rsid w:val="00184416"/>
    <w:rsid w:val="001A1566"/>
    <w:rsid w:val="001A44CB"/>
    <w:rsid w:val="001A56D5"/>
    <w:rsid w:val="001A6C68"/>
    <w:rsid w:val="001B3072"/>
    <w:rsid w:val="001C15DB"/>
    <w:rsid w:val="001C38A6"/>
    <w:rsid w:val="001D1431"/>
    <w:rsid w:val="001D435A"/>
    <w:rsid w:val="001E0D8A"/>
    <w:rsid w:val="001E7E80"/>
    <w:rsid w:val="001F1B47"/>
    <w:rsid w:val="001F2E03"/>
    <w:rsid w:val="002012B7"/>
    <w:rsid w:val="00201EEA"/>
    <w:rsid w:val="00202130"/>
    <w:rsid w:val="00202248"/>
    <w:rsid w:val="00221D61"/>
    <w:rsid w:val="00224F5B"/>
    <w:rsid w:val="00227FF6"/>
    <w:rsid w:val="00231E01"/>
    <w:rsid w:val="0023455F"/>
    <w:rsid w:val="0023690D"/>
    <w:rsid w:val="00257748"/>
    <w:rsid w:val="00257D67"/>
    <w:rsid w:val="00272D81"/>
    <w:rsid w:val="00284286"/>
    <w:rsid w:val="002B000F"/>
    <w:rsid w:val="002B29C4"/>
    <w:rsid w:val="002B4A54"/>
    <w:rsid w:val="002C00D1"/>
    <w:rsid w:val="002D0958"/>
    <w:rsid w:val="002D5585"/>
    <w:rsid w:val="002E0649"/>
    <w:rsid w:val="002E60F1"/>
    <w:rsid w:val="002F1AF8"/>
    <w:rsid w:val="00301577"/>
    <w:rsid w:val="003229D9"/>
    <w:rsid w:val="003265CD"/>
    <w:rsid w:val="003275A9"/>
    <w:rsid w:val="00345AA9"/>
    <w:rsid w:val="0035070C"/>
    <w:rsid w:val="00366B53"/>
    <w:rsid w:val="00367971"/>
    <w:rsid w:val="00381F58"/>
    <w:rsid w:val="0039076D"/>
    <w:rsid w:val="003967AE"/>
    <w:rsid w:val="003A4A99"/>
    <w:rsid w:val="003B5A94"/>
    <w:rsid w:val="003B6ED0"/>
    <w:rsid w:val="003C727B"/>
    <w:rsid w:val="003F0347"/>
    <w:rsid w:val="00401979"/>
    <w:rsid w:val="0041102A"/>
    <w:rsid w:val="00416719"/>
    <w:rsid w:val="00416E21"/>
    <w:rsid w:val="0042047C"/>
    <w:rsid w:val="00422255"/>
    <w:rsid w:val="00423BB3"/>
    <w:rsid w:val="00430FA8"/>
    <w:rsid w:val="00434A3A"/>
    <w:rsid w:val="004360B8"/>
    <w:rsid w:val="0044333F"/>
    <w:rsid w:val="004555C5"/>
    <w:rsid w:val="00463C07"/>
    <w:rsid w:val="0047676B"/>
    <w:rsid w:val="00481953"/>
    <w:rsid w:val="0049083B"/>
    <w:rsid w:val="00493D3F"/>
    <w:rsid w:val="004A497D"/>
    <w:rsid w:val="004A6E01"/>
    <w:rsid w:val="004B0CCD"/>
    <w:rsid w:val="004B4A7E"/>
    <w:rsid w:val="004B6267"/>
    <w:rsid w:val="004C11F1"/>
    <w:rsid w:val="004C1CF0"/>
    <w:rsid w:val="004C2150"/>
    <w:rsid w:val="004E1C4C"/>
    <w:rsid w:val="004E4F90"/>
    <w:rsid w:val="00504211"/>
    <w:rsid w:val="0054178F"/>
    <w:rsid w:val="0054682C"/>
    <w:rsid w:val="005504D2"/>
    <w:rsid w:val="00554C4F"/>
    <w:rsid w:val="00565D39"/>
    <w:rsid w:val="005711E9"/>
    <w:rsid w:val="00571496"/>
    <w:rsid w:val="00580B4B"/>
    <w:rsid w:val="00586897"/>
    <w:rsid w:val="00593665"/>
    <w:rsid w:val="00593BA9"/>
    <w:rsid w:val="005A09DB"/>
    <w:rsid w:val="005B2F43"/>
    <w:rsid w:val="005B63FB"/>
    <w:rsid w:val="005C4D84"/>
    <w:rsid w:val="005C7D50"/>
    <w:rsid w:val="005D58F1"/>
    <w:rsid w:val="005F7692"/>
    <w:rsid w:val="0060089F"/>
    <w:rsid w:val="006043E1"/>
    <w:rsid w:val="00620B47"/>
    <w:rsid w:val="00620FDE"/>
    <w:rsid w:val="006355BC"/>
    <w:rsid w:val="00655F53"/>
    <w:rsid w:val="00660AF4"/>
    <w:rsid w:val="006626C6"/>
    <w:rsid w:val="00664DB0"/>
    <w:rsid w:val="0066797A"/>
    <w:rsid w:val="00671C42"/>
    <w:rsid w:val="00680467"/>
    <w:rsid w:val="00691C64"/>
    <w:rsid w:val="006B1F92"/>
    <w:rsid w:val="006B5746"/>
    <w:rsid w:val="006B66FC"/>
    <w:rsid w:val="006B6C65"/>
    <w:rsid w:val="006D44C6"/>
    <w:rsid w:val="006D7186"/>
    <w:rsid w:val="006E4383"/>
    <w:rsid w:val="006F03E9"/>
    <w:rsid w:val="006F1461"/>
    <w:rsid w:val="006F17CB"/>
    <w:rsid w:val="006F4EDC"/>
    <w:rsid w:val="00701E5A"/>
    <w:rsid w:val="00702FA8"/>
    <w:rsid w:val="0070569D"/>
    <w:rsid w:val="0071136F"/>
    <w:rsid w:val="00712857"/>
    <w:rsid w:val="00713D48"/>
    <w:rsid w:val="0073616F"/>
    <w:rsid w:val="00736E14"/>
    <w:rsid w:val="007523FF"/>
    <w:rsid w:val="00755633"/>
    <w:rsid w:val="00756900"/>
    <w:rsid w:val="00757365"/>
    <w:rsid w:val="007644A8"/>
    <w:rsid w:val="007646B8"/>
    <w:rsid w:val="00765850"/>
    <w:rsid w:val="00792C52"/>
    <w:rsid w:val="00797975"/>
    <w:rsid w:val="007A4C42"/>
    <w:rsid w:val="007C01EA"/>
    <w:rsid w:val="007C2178"/>
    <w:rsid w:val="007D0D47"/>
    <w:rsid w:val="007D28EF"/>
    <w:rsid w:val="007D5A31"/>
    <w:rsid w:val="007F2AEB"/>
    <w:rsid w:val="007F6A8B"/>
    <w:rsid w:val="008056E9"/>
    <w:rsid w:val="008110ED"/>
    <w:rsid w:val="008113AA"/>
    <w:rsid w:val="0081332B"/>
    <w:rsid w:val="0082005E"/>
    <w:rsid w:val="00822227"/>
    <w:rsid w:val="00823211"/>
    <w:rsid w:val="0082548B"/>
    <w:rsid w:val="008264E3"/>
    <w:rsid w:val="00830ABC"/>
    <w:rsid w:val="008333EE"/>
    <w:rsid w:val="00840057"/>
    <w:rsid w:val="0084111C"/>
    <w:rsid w:val="0084270D"/>
    <w:rsid w:val="00853C66"/>
    <w:rsid w:val="008602EA"/>
    <w:rsid w:val="00872347"/>
    <w:rsid w:val="008727A9"/>
    <w:rsid w:val="00884C75"/>
    <w:rsid w:val="00887560"/>
    <w:rsid w:val="008A1D3B"/>
    <w:rsid w:val="008A7434"/>
    <w:rsid w:val="008B0418"/>
    <w:rsid w:val="008B6827"/>
    <w:rsid w:val="008C25BC"/>
    <w:rsid w:val="008D222C"/>
    <w:rsid w:val="008E689F"/>
    <w:rsid w:val="008F0EC5"/>
    <w:rsid w:val="008F3042"/>
    <w:rsid w:val="008F7BE2"/>
    <w:rsid w:val="009109D9"/>
    <w:rsid w:val="00910FDB"/>
    <w:rsid w:val="00911B15"/>
    <w:rsid w:val="00914474"/>
    <w:rsid w:val="009163B2"/>
    <w:rsid w:val="00916CB9"/>
    <w:rsid w:val="00926579"/>
    <w:rsid w:val="0092678E"/>
    <w:rsid w:val="00932834"/>
    <w:rsid w:val="009363BD"/>
    <w:rsid w:val="00963E39"/>
    <w:rsid w:val="009735BE"/>
    <w:rsid w:val="00974DD5"/>
    <w:rsid w:val="00981004"/>
    <w:rsid w:val="009851AE"/>
    <w:rsid w:val="009A0E2A"/>
    <w:rsid w:val="009A0EFD"/>
    <w:rsid w:val="009A383F"/>
    <w:rsid w:val="009B1778"/>
    <w:rsid w:val="009B5095"/>
    <w:rsid w:val="009C3742"/>
    <w:rsid w:val="009C52DC"/>
    <w:rsid w:val="009D50E2"/>
    <w:rsid w:val="009E46A0"/>
    <w:rsid w:val="009E7C8F"/>
    <w:rsid w:val="009F23C2"/>
    <w:rsid w:val="009F5A24"/>
    <w:rsid w:val="00A02F9A"/>
    <w:rsid w:val="00A14E2C"/>
    <w:rsid w:val="00A34C6B"/>
    <w:rsid w:val="00A4239C"/>
    <w:rsid w:val="00A46524"/>
    <w:rsid w:val="00A52716"/>
    <w:rsid w:val="00A53412"/>
    <w:rsid w:val="00A5415F"/>
    <w:rsid w:val="00A622A0"/>
    <w:rsid w:val="00A71C1E"/>
    <w:rsid w:val="00A9111B"/>
    <w:rsid w:val="00A9494B"/>
    <w:rsid w:val="00A9584C"/>
    <w:rsid w:val="00A95E6B"/>
    <w:rsid w:val="00AA29B6"/>
    <w:rsid w:val="00AA434F"/>
    <w:rsid w:val="00AB1DA8"/>
    <w:rsid w:val="00AB7EA6"/>
    <w:rsid w:val="00AC63BC"/>
    <w:rsid w:val="00AD5975"/>
    <w:rsid w:val="00AE09E0"/>
    <w:rsid w:val="00AE2503"/>
    <w:rsid w:val="00AE34C5"/>
    <w:rsid w:val="00AE5A2B"/>
    <w:rsid w:val="00AF1365"/>
    <w:rsid w:val="00AF217B"/>
    <w:rsid w:val="00AF3966"/>
    <w:rsid w:val="00B001DE"/>
    <w:rsid w:val="00B1229F"/>
    <w:rsid w:val="00B1768B"/>
    <w:rsid w:val="00B26CBF"/>
    <w:rsid w:val="00B610D6"/>
    <w:rsid w:val="00B620BE"/>
    <w:rsid w:val="00B72EF7"/>
    <w:rsid w:val="00B7328C"/>
    <w:rsid w:val="00B8295A"/>
    <w:rsid w:val="00B907CC"/>
    <w:rsid w:val="00B91AE3"/>
    <w:rsid w:val="00B92142"/>
    <w:rsid w:val="00B95422"/>
    <w:rsid w:val="00BA6C3E"/>
    <w:rsid w:val="00BB296B"/>
    <w:rsid w:val="00BC059D"/>
    <w:rsid w:val="00BC512E"/>
    <w:rsid w:val="00BE1A22"/>
    <w:rsid w:val="00BF0648"/>
    <w:rsid w:val="00C01516"/>
    <w:rsid w:val="00C20C42"/>
    <w:rsid w:val="00C247BA"/>
    <w:rsid w:val="00C24985"/>
    <w:rsid w:val="00C265F6"/>
    <w:rsid w:val="00C41156"/>
    <w:rsid w:val="00C41EBC"/>
    <w:rsid w:val="00C46ABB"/>
    <w:rsid w:val="00C47527"/>
    <w:rsid w:val="00C502FF"/>
    <w:rsid w:val="00C57FDF"/>
    <w:rsid w:val="00C62B3C"/>
    <w:rsid w:val="00C64A48"/>
    <w:rsid w:val="00C76365"/>
    <w:rsid w:val="00C93C11"/>
    <w:rsid w:val="00C9741A"/>
    <w:rsid w:val="00CA4AE5"/>
    <w:rsid w:val="00CA6B10"/>
    <w:rsid w:val="00CB445C"/>
    <w:rsid w:val="00CB6029"/>
    <w:rsid w:val="00CC3CBF"/>
    <w:rsid w:val="00CD4596"/>
    <w:rsid w:val="00CE1785"/>
    <w:rsid w:val="00CE2A28"/>
    <w:rsid w:val="00CE64AA"/>
    <w:rsid w:val="00D01F2B"/>
    <w:rsid w:val="00D112A7"/>
    <w:rsid w:val="00D26070"/>
    <w:rsid w:val="00D26E7A"/>
    <w:rsid w:val="00D32438"/>
    <w:rsid w:val="00D35837"/>
    <w:rsid w:val="00D41B88"/>
    <w:rsid w:val="00D42352"/>
    <w:rsid w:val="00D461DC"/>
    <w:rsid w:val="00D64404"/>
    <w:rsid w:val="00D742EE"/>
    <w:rsid w:val="00D859E2"/>
    <w:rsid w:val="00D946E9"/>
    <w:rsid w:val="00D95ED9"/>
    <w:rsid w:val="00DA49EE"/>
    <w:rsid w:val="00DC187B"/>
    <w:rsid w:val="00DC5BDF"/>
    <w:rsid w:val="00DD2D38"/>
    <w:rsid w:val="00DE729E"/>
    <w:rsid w:val="00DF12A3"/>
    <w:rsid w:val="00DF36DA"/>
    <w:rsid w:val="00E16679"/>
    <w:rsid w:val="00E24802"/>
    <w:rsid w:val="00E24CD1"/>
    <w:rsid w:val="00E36F1B"/>
    <w:rsid w:val="00E44F59"/>
    <w:rsid w:val="00E4596B"/>
    <w:rsid w:val="00E6069D"/>
    <w:rsid w:val="00E653CB"/>
    <w:rsid w:val="00E70E7C"/>
    <w:rsid w:val="00E71CD8"/>
    <w:rsid w:val="00E7778D"/>
    <w:rsid w:val="00E80436"/>
    <w:rsid w:val="00E819F5"/>
    <w:rsid w:val="00E82137"/>
    <w:rsid w:val="00E93532"/>
    <w:rsid w:val="00E93987"/>
    <w:rsid w:val="00EA21B8"/>
    <w:rsid w:val="00EA6AAA"/>
    <w:rsid w:val="00EB0FAD"/>
    <w:rsid w:val="00EB3B85"/>
    <w:rsid w:val="00EE520F"/>
    <w:rsid w:val="00EF2F78"/>
    <w:rsid w:val="00F069AE"/>
    <w:rsid w:val="00F1260F"/>
    <w:rsid w:val="00F150A2"/>
    <w:rsid w:val="00F3306F"/>
    <w:rsid w:val="00F423F6"/>
    <w:rsid w:val="00F56D49"/>
    <w:rsid w:val="00F57074"/>
    <w:rsid w:val="00F61F16"/>
    <w:rsid w:val="00F641AB"/>
    <w:rsid w:val="00F65D42"/>
    <w:rsid w:val="00F851ED"/>
    <w:rsid w:val="00F91615"/>
    <w:rsid w:val="00F928A0"/>
    <w:rsid w:val="00FB681E"/>
    <w:rsid w:val="00FC596C"/>
    <w:rsid w:val="00FD195A"/>
    <w:rsid w:val="00FD1E10"/>
    <w:rsid w:val="00FE35DE"/>
    <w:rsid w:val="00FE6D65"/>
    <w:rsid w:val="00FE6E36"/>
    <w:rsid w:val="00FF034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unhideWhenUsed/>
    <w:rsid w:val="003B6ED0"/>
    <w:pPr>
      <w:spacing w:after="120"/>
    </w:pPr>
  </w:style>
  <w:style w:type="character" w:customStyle="1" w:styleId="TextkrperZchn">
    <w:name w:val="Textkörper Zchn"/>
    <w:basedOn w:val="Absatz-Standardschriftart"/>
    <w:link w:val="Textkrper"/>
    <w:uiPriority w:val="99"/>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unhideWhenUsed/>
    <w:rsid w:val="003B6ED0"/>
    <w:pPr>
      <w:spacing w:after="120"/>
      <w:ind w:left="566"/>
      <w:contextualSpacing/>
    </w:pPr>
  </w:style>
  <w:style w:type="paragraph" w:styleId="Listenfortsetzung">
    <w:name w:val="List Continue"/>
    <w:basedOn w:val="Standard"/>
    <w:uiPriority w:val="99"/>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eg"/><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46FDC90-1AA9-4B26-B0EF-F94D12AE8ADA}"/>
      </w:docPartPr>
      <w:docPartBody>
        <w:p w:rsidR="00E75FB7" w:rsidRDefault="008A5EE4">
          <w:r w:rsidRPr="001761BA">
            <w:rPr>
              <w:rStyle w:val="Platzhaltertext"/>
            </w:rPr>
            <w:t>Klicken oder tippen Sie hier, um Text einzugeben.</w:t>
          </w:r>
        </w:p>
      </w:docPartBody>
    </w:docPart>
    <w:docPart>
      <w:docPartPr>
        <w:name w:val="9686B22A7579428CBF676B23032477F3"/>
        <w:category>
          <w:name w:val="Allgemein"/>
          <w:gallery w:val="placeholder"/>
        </w:category>
        <w:types>
          <w:type w:val="bbPlcHdr"/>
        </w:types>
        <w:behaviors>
          <w:behavior w:val="content"/>
        </w:behaviors>
        <w:guid w:val="{DA30CCDD-4A77-4F49-85C3-4F4F28BB73B9}"/>
      </w:docPartPr>
      <w:docPartBody>
        <w:p w:rsidR="00FE4267" w:rsidRDefault="00E75FB7" w:rsidP="00E75FB7">
          <w:pPr>
            <w:pStyle w:val="9686B22A7579428CBF676B23032477F3"/>
          </w:pPr>
          <w:r w:rsidRPr="001761BA">
            <w:rPr>
              <w:rStyle w:val="Platzhaltertext"/>
            </w:rPr>
            <w:t>Klicken oder tippen Sie hier, um Text einzugeben.</w:t>
          </w:r>
        </w:p>
      </w:docPartBody>
    </w:docPart>
    <w:docPart>
      <w:docPartPr>
        <w:name w:val="4737AFAF819241BAA47B0981BFC31225"/>
        <w:category>
          <w:name w:val="Allgemein"/>
          <w:gallery w:val="placeholder"/>
        </w:category>
        <w:types>
          <w:type w:val="bbPlcHdr"/>
        </w:types>
        <w:behaviors>
          <w:behavior w:val="content"/>
        </w:behaviors>
        <w:guid w:val="{28838417-0CEA-400B-B9EF-4D9C0C443626}"/>
      </w:docPartPr>
      <w:docPartBody>
        <w:p w:rsidR="00B02FF4" w:rsidRDefault="00FE4267" w:rsidP="00FE4267">
          <w:pPr>
            <w:pStyle w:val="4737AFAF819241BAA47B0981BFC31225"/>
          </w:pPr>
          <w:r w:rsidRPr="00995ABA">
            <w:rPr>
              <w:rStyle w:val="Platzhaltertext"/>
            </w:rPr>
            <w:t>Klicken oder tippen Sie hier, um Text einzugeben.</w:t>
          </w:r>
        </w:p>
      </w:docPartBody>
    </w:docPart>
    <w:docPart>
      <w:docPartPr>
        <w:name w:val="54AA7BF6B4B141709EE9A6B90612F34B"/>
        <w:category>
          <w:name w:val="Allgemein"/>
          <w:gallery w:val="placeholder"/>
        </w:category>
        <w:types>
          <w:type w:val="bbPlcHdr"/>
        </w:types>
        <w:behaviors>
          <w:behavior w:val="content"/>
        </w:behaviors>
        <w:guid w:val="{125D9AC9-4F42-4175-880E-12FE6DBECC85}"/>
      </w:docPartPr>
      <w:docPartBody>
        <w:p w:rsidR="000E2910" w:rsidRDefault="000E2910" w:rsidP="000E2910">
          <w:pPr>
            <w:pStyle w:val="54AA7BF6B4B141709EE9A6B90612F34B"/>
          </w:pPr>
          <w:r w:rsidRPr="001761BA">
            <w:rPr>
              <w:rStyle w:val="Platzhaltertext"/>
            </w:rPr>
            <w:t>Klicken oder tippen Sie hier, um Text einzugeben.</w:t>
          </w:r>
        </w:p>
      </w:docPartBody>
    </w:docPart>
    <w:docPart>
      <w:docPartPr>
        <w:name w:val="E39BC6FAFFA94A0A852BF6013D247E6F"/>
        <w:category>
          <w:name w:val="Allgemein"/>
          <w:gallery w:val="placeholder"/>
        </w:category>
        <w:types>
          <w:type w:val="bbPlcHdr"/>
        </w:types>
        <w:behaviors>
          <w:behavior w:val="content"/>
        </w:behaviors>
        <w:guid w:val="{B9830176-635D-429F-A3B7-1371130FD969}"/>
      </w:docPartPr>
      <w:docPartBody>
        <w:p w:rsidR="000E2910" w:rsidRDefault="000E2910" w:rsidP="000E2910">
          <w:pPr>
            <w:pStyle w:val="E39BC6FAFFA94A0A852BF6013D247E6F"/>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EE4"/>
    <w:rsid w:val="000E2910"/>
    <w:rsid w:val="003504E0"/>
    <w:rsid w:val="007C145B"/>
    <w:rsid w:val="00840ED6"/>
    <w:rsid w:val="008440A9"/>
    <w:rsid w:val="008A5EE4"/>
    <w:rsid w:val="00990C50"/>
    <w:rsid w:val="00A05E0E"/>
    <w:rsid w:val="00A64802"/>
    <w:rsid w:val="00B02FF4"/>
    <w:rsid w:val="00CE37F8"/>
    <w:rsid w:val="00D7546D"/>
    <w:rsid w:val="00D96B48"/>
    <w:rsid w:val="00E517E1"/>
    <w:rsid w:val="00E75FB7"/>
    <w:rsid w:val="00FE42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E2910"/>
    <w:rPr>
      <w:color w:val="808080"/>
    </w:rPr>
  </w:style>
  <w:style w:type="paragraph" w:customStyle="1" w:styleId="9686B22A7579428CBF676B23032477F3">
    <w:name w:val="9686B22A7579428CBF676B23032477F3"/>
    <w:rsid w:val="00E75FB7"/>
  </w:style>
  <w:style w:type="paragraph" w:customStyle="1" w:styleId="60DF33C928FE41F884A9A17E1D9E3EC7">
    <w:name w:val="60DF33C928FE41F884A9A17E1D9E3EC7"/>
    <w:rsid w:val="00FE4267"/>
  </w:style>
  <w:style w:type="paragraph" w:customStyle="1" w:styleId="4737AFAF819241BAA47B0981BFC31225">
    <w:name w:val="4737AFAF819241BAA47B0981BFC31225"/>
    <w:rsid w:val="00FE4267"/>
  </w:style>
  <w:style w:type="paragraph" w:customStyle="1" w:styleId="14983EA7BCF54D0FA2E302EBCD6D3D12">
    <w:name w:val="14983EA7BCF54D0FA2E302EBCD6D3D12"/>
    <w:rsid w:val="00B02FF4"/>
  </w:style>
  <w:style w:type="paragraph" w:customStyle="1" w:styleId="54AA7BF6B4B141709EE9A6B90612F34B">
    <w:name w:val="54AA7BF6B4B141709EE9A6B90612F34B"/>
    <w:rsid w:val="000E2910"/>
  </w:style>
  <w:style w:type="paragraph" w:customStyle="1" w:styleId="E39BC6FAFFA94A0A852BF6013D247E6F">
    <w:name w:val="E39BC6FAFFA94A0A852BF6013D247E6F"/>
    <w:rsid w:val="000E29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4.xml><?xml version="1.0" encoding="utf-8"?>
<ds:datastoreItem xmlns:ds="http://schemas.openxmlformats.org/officeDocument/2006/customXml" ds:itemID="{6E888C05-2CC1-4CB1-A770-C7931A1E9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784</Words>
  <Characters>21574</Characters>
  <Application>Microsoft Office Word</Application>
  <DocSecurity>0</DocSecurity>
  <Lines>179</Lines>
  <Paragraphs>50</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2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 </cp:lastModifiedBy>
  <cp:revision>80</cp:revision>
  <dcterms:created xsi:type="dcterms:W3CDTF">2020-10-11T16:58:00Z</dcterms:created>
  <dcterms:modified xsi:type="dcterms:W3CDTF">2020-10-18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Fallstudie</vt:lpwstr>
  </property>
  <property fmtid="{D5CDD505-2E9C-101B-9397-08002B2CF9AE}" pid="13" name="CitaviDocumentProperty_6">
    <vt:lpwstr>True</vt:lpwstr>
  </property>
  <property fmtid="{D5CDD505-2E9C-101B-9397-08002B2CF9AE}" pid="14" name="CitaviDocumentProperty_8">
    <vt:lpwstr>C:\Users\groel\Documents\Citavi 6\Projects\Fallstudie\Fallstudie.ctv6</vt:lpwstr>
  </property>
  <property fmtid="{D5CDD505-2E9C-101B-9397-08002B2CF9AE}" pid="15" name="CitaviDocumentProperty_1">
    <vt:lpwstr>6.4.0.35</vt:lpwstr>
  </property>
</Properties>
</file>